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A5FF1" w:rsidRPr="005A5FF1" w:rsidRDefault="005A5FF1" w:rsidP="00B15372">
      <w:pPr>
        <w:rPr>
          <w:b/>
          <w:sz w:val="28"/>
          <w:szCs w:val="28"/>
        </w:rPr>
      </w:pPr>
      <w:r w:rsidRPr="005A5FF1">
        <w:rPr>
          <w:b/>
          <w:sz w:val="28"/>
          <w:szCs w:val="28"/>
        </w:rPr>
        <w:t>Apéndice</w:t>
      </w:r>
    </w:p>
    <w:p w:rsidR="005A5FF1" w:rsidRPr="005A5FF1" w:rsidRDefault="005A5FF1" w:rsidP="00B15372">
      <w:pPr>
        <w:rPr>
          <w:sz w:val="24"/>
          <w:szCs w:val="24"/>
        </w:rPr>
      </w:pPr>
    </w:p>
    <w:p w:rsidR="005A5FF1" w:rsidRPr="005A5FF1" w:rsidRDefault="00B15372" w:rsidP="00B15372">
      <w:pPr>
        <w:rPr>
          <w:b/>
          <w:sz w:val="24"/>
          <w:szCs w:val="24"/>
        </w:rPr>
      </w:pPr>
      <w:r w:rsidRPr="005A5FF1">
        <w:rPr>
          <w:b/>
          <w:sz w:val="24"/>
          <w:szCs w:val="24"/>
        </w:rPr>
        <w:t>Tabla I</w:t>
      </w:r>
    </w:p>
    <w:p w:rsidR="00B15372" w:rsidRPr="005A5FF1" w:rsidRDefault="00B15372" w:rsidP="00B15372">
      <w:r w:rsidRPr="005A5FF1">
        <w:t xml:space="preserve">Estudios incluidos en la revisión </w:t>
      </w:r>
      <w:r w:rsidRPr="005A5FF1">
        <w:rPr>
          <w:sz w:val="24"/>
          <w:szCs w:val="24"/>
        </w:rPr>
        <w:t>de desigualdades sociales en salud en población mayor en España</w:t>
      </w:r>
      <w:r w:rsidRPr="005A5FF1">
        <w:t xml:space="preserve">  </w:t>
      </w:r>
    </w:p>
    <w:tbl>
      <w:tblPr>
        <w:tblStyle w:val="Tablaconcuadrcula"/>
        <w:tblW w:w="15165" w:type="dxa"/>
        <w:tblInd w:w="-998" w:type="dxa"/>
        <w:tblLayout w:type="fixed"/>
        <w:tblLook w:val="04A0" w:firstRow="1" w:lastRow="0" w:firstColumn="1" w:lastColumn="0" w:noHBand="0" w:noVBand="1"/>
      </w:tblPr>
      <w:tblGrid>
        <w:gridCol w:w="1672"/>
        <w:gridCol w:w="1099"/>
        <w:gridCol w:w="9"/>
        <w:gridCol w:w="1728"/>
        <w:gridCol w:w="1133"/>
        <w:gridCol w:w="704"/>
        <w:gridCol w:w="15"/>
        <w:gridCol w:w="1660"/>
        <w:gridCol w:w="25"/>
        <w:gridCol w:w="2270"/>
        <w:gridCol w:w="31"/>
        <w:gridCol w:w="4788"/>
        <w:gridCol w:w="31"/>
      </w:tblGrid>
      <w:tr w:rsidR="005A5FF1" w:rsidRPr="005A5FF1" w:rsidTr="009478EF">
        <w:tc>
          <w:tcPr>
            <w:tcW w:w="16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Indicador socioeconómico</w:t>
            </w:r>
          </w:p>
        </w:tc>
        <w:tc>
          <w:tcPr>
            <w:tcW w:w="2836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BFBFBF" w:themeFill="background1" w:themeFillShade="BF"/>
            <w:vAlign w:val="center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Indicador de salud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Primer autor</w:t>
            </w: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 xml:space="preserve">Año 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 xml:space="preserve">Región </w:t>
            </w: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Población/muestra</w:t>
            </w: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Categorización del indicador socioeconómico</w:t>
            </w:r>
          </w:p>
        </w:tc>
      </w:tr>
      <w:tr w:rsidR="005A5FF1" w:rsidRPr="005A5FF1" w:rsidTr="009478EF">
        <w:tc>
          <w:tcPr>
            <w:tcW w:w="16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i/>
                <w:sz w:val="20"/>
                <w:szCs w:val="18"/>
              </w:rPr>
            </w:pPr>
            <w:r w:rsidRPr="005A5FF1">
              <w:rPr>
                <w:b/>
                <w:i/>
                <w:sz w:val="20"/>
                <w:szCs w:val="18"/>
              </w:rPr>
              <w:t>Individual</w:t>
            </w:r>
          </w:p>
        </w:tc>
        <w:tc>
          <w:tcPr>
            <w:tcW w:w="2836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20"/>
                <w:szCs w:val="18"/>
              </w:rPr>
            </w:pPr>
          </w:p>
        </w:tc>
      </w:tr>
      <w:tr w:rsidR="005A5FF1" w:rsidRPr="005A5FF1" w:rsidTr="009478EF">
        <w:trPr>
          <w:gridAfter w:val="1"/>
          <w:wAfter w:w="31" w:type="dxa"/>
          <w:trHeight w:val="318"/>
        </w:trPr>
        <w:tc>
          <w:tcPr>
            <w:tcW w:w="450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Nivel educativo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73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7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70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2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tado fun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6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Discapac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5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en ABV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bellá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iZWxsw6FuPC9BdXRob3I+PFllYXI+MjAxNTwvWWVhcj48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iZWxsw6FuPC9BdXRob3I+PFllYXI+MjAxNTwvWWVhcj48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ind w:right="-50"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970 personas residentes en la comuni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(70,9%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hasta educación primaria completada); alto (educación secundaria o superior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ámar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PDoW1hcmE8L0F1dGhvcj48WWVhcj4yMDE1PC9ZZWFyPjxS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PDoW1hcmE8L0F1dGhvcj48WWVhcj4yMDE1PC9ZZWFyPjxS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3.661 personas residentes en la comunidad (62,2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tudios; estudios primarios; estudios secundarios; estudios terciario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sta-Font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29 person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ducación formal; educación primaria completa; educación secundaria completa o superior. Se agrupan en dos categorías para el análisis: analfabetismo y algún grado de alfabetización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Espelt</w: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VzcGVsdDwvQXV0aG9yPjxZZWFyPjIwMTA8L1llYXI+PFJl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VzcGVsdDwvQXV0aG9yPjxZZWFyPjIwMTA8L1llYXI+PFJl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en-US"/>
              </w:rPr>
              <w:t>41</w:t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Barcelon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ersonas residentes en la comunidad: 893 en 1992, 2.140 en 2000 y 1.211 en 2006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SCED 1 (sin educación formal); ISCED 2 (estudios primarios); ISCED 3 (más que estudios primarios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  <w:lang w:val="en-US"/>
              </w:rPr>
              <w:t>Graciani</w: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yYWNpYW5pPC9BdXRob3I+PFllYXI+MjAwNDwvWWVhcj48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yYWNpYW5pPC9BdXRob3I+PFllYXI+MjAwNDwvWWVhcj48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en-US"/>
              </w:rPr>
              <w:t>22</w:t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 (420 secciones censales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872 personas residentes en la comuni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; menos que estudios primarios; estudios primarios; más que estudios primario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ducción en 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Limitación en AD por problema de salud físico o mental, enfermedad </w:t>
            </w:r>
            <w:r w:rsidRPr="005A5FF1">
              <w:rPr>
                <w:sz w:val="18"/>
                <w:szCs w:val="18"/>
              </w:rPr>
              <w:lastRenderedPageBreak/>
              <w:t>o 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Huisma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9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, Bélgica, Francia, Alemania, Gran Bretaña, Grecia, Irlanda, Italia, Holanda y </w:t>
            </w:r>
            <w:r w:rsidRPr="005A5FF1">
              <w:rPr>
                <w:sz w:val="18"/>
                <w:szCs w:val="18"/>
              </w:rPr>
              <w:lastRenderedPageBreak/>
              <w:t>Portugal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4.767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s que segunda fase de educación secundaria; segunda fase de educación secundaria; educación de tercer nivel reconocid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ivir confinado/a en cas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egrón-Blanc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5lZ3LDs24tQmxhbmNvPC9BdXRob3I+PFllYXI+MjAxNjwv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5lZ3LDs24tQmxhbmNvPC9BdXRob3I+PFllYXI+MjAxNjwv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inco Villas y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Zaragoz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622 personas residentes en la comunidad (56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s que educación primaria; educación primaria; educación secundaria o superior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en ABV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en AIV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Discapacidad en la movilidad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lacios-Ceñ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hbGFjaW9zLUNlw7FhPC9BdXRob3I+PFllYXI+MjAxMjwv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hbGFjaW9zLUNlw7FhPC9BdXRob3I+PFllYXI+MjAxMjwv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6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8.325 personas  residentes en la comunidad (61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tudios; educación primaria completa; educación secundaria completa o superior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mbio en la discapacidad funcion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odri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gTMOzcGV6PC9BdXRob3I+PFllYXI+MjAx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gTMOzcGV6PC9BdXRob3I+PFllYXI+MjAx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3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tabs>
                <w:tab w:val="left" w:pos="720"/>
              </w:tabs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99 personas residentes en la comunidad (55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tudios (sin educación formal, sin diferenciar entre analfabetxs o no); bajo (educación primaria); educación media/alta (estudios secundarios/universitarios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(dificultad para realizar 12 ABVD y AIVD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odriguez-Las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MYXNvPC9BdXRob3I+PFllYXI+MjAxNDwv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MYXNvPC9BdXRob3I+PFllYXI+MjAxNDwv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6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97 personas residentes en la comunidad(56%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s que estudios primarios; estudios primarios completos; estudios secundarios completos; estudios universit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gardui-Villam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Z2FyZHVpLVZpbGxhbW9yPC9BdXRob3I+PFllYXI+MjAw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Z2FyZHVpLVZpbGxhbW9yPC9BdXRob3I+PFllYXI+MjAw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ño 1986: 2.073.453 personas (63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)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ño 1999: 1.593.132 personas (67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sidentes en la comunidad e institucionalizadas durante menos de 1 año en residencia de ancianos/as o clínica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 o sin educación formal; educación primaria; educación secundaria o superior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en 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nchez-Santo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Leganés (Madrid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016 personas residentes en la comunidad (49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,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615 defunciones (42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o/a; estudios primarios incompletos; estudios primarios completes. Se agrupan en dos categorías para el análisis: analfabetismo y alguna educación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BV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IV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ergar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lcmdhcmE8L0F1dGhvcj48WWVhcj4yMDE0PC9ZZWFyPjxS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lcmdhcmE8L0F1dGhvcj48WWVhcj4yMDE0PC9ZZWFyPjxS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fr-F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ís Vasco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57 personas que acuden a urgencias por una fractura de cadera debido a una caída (84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; lee y escribe; educación primaria; educación secundaria; educación universitari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BV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IV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ergar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lcmdhcmE8L0F1dGhvcj48WWVhcj4yMDE2PC9ZZWFyPjxS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lcmdhcmE8L0F1dGhvcj48WWVhcj4yMDE2PC9ZZWFyPjxS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6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fr-F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País Vasco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80 personas que acuden a urgencias por fractura de muñeca debido a una caída accidental (88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; lee y escribe; educación primaria; educación secundaria; educación universitaria.</w:t>
            </w:r>
          </w:p>
        </w:tc>
      </w:tr>
      <w:tr w:rsidR="005A5FF1" w:rsidRPr="005A5FF1" w:rsidTr="009478EF">
        <w:trPr>
          <w:trHeight w:val="1444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en las 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Limitación funcion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Zunzunegui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1bnp1bmVndWk8L0F1dGhvcj48WWVhcj4yMDA2PC9ZZWFy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1bnp1bmVndWk8L0F1dGhvcj48WWVhcj4yMDA2PC9ZZWFy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Leganés (Madrid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283 personas residentes en la comunidad (27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l menos educación primaria; menos que educación primari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Frag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6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ragilidad: limitación de EPOC en las 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Álvarez-Gutiérr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0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057 pacientes con EPOC (4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o saber leer o escribir; estudios primarios incompletos; estudios primarios completos; estudios secundarios; estudios superiore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ragi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stell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c3RlbGwgQWxjYWxsw6E8L0F1dGhvcj48WWVhcj4yMDEw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c3RlbGwgQWxjYWxsw6E8L0F1dGhvcj48WWVhcj4yMDEw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rio de Peñagrande (Madrid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814 personas (51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enor que educación primaria; educación primaria o superior.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índrome de fragi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Garcia-Garcia</w:t>
            </w:r>
            <w:r w:rsidRPr="005A5FF1">
              <w:rPr>
                <w:sz w:val="18"/>
              </w:rPr>
              <w:fldChar w:fldCharType="begin">
                <w:fldData xml:space="preserve">PFJlZm1hbj48Q2l0ZT48QXV0aG9yPkdhcmNpYS1HYXJjaWE8L0F1dGhvcj48WWVhcj4yMDExPC9Z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dhcmNpYS1HYXJjaWE8L0F1dGhvcj48WWVhcj4yMDExPC9Z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6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Provincia de Toledo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2.488 personas (56,1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,9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institucionalizadas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Sin escolarización formal; estudios no completados; estudios primarios o secundarios; bachiller y superior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Fragilidad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Jürschik</w:t>
            </w:r>
            <w:r w:rsidRPr="005A5FF1">
              <w:rPr>
                <w:sz w:val="18"/>
                <w:lang w:val="en-US"/>
              </w:rPr>
              <w:fldChar w:fldCharType="begin">
                <w:fldData xml:space="preserve">PFJlZm1hbj48Q2l0ZT48QXV0aG9yPkrDvHJzY2hpayBHaW3DqW5lejwvQXV0aG9yPjxZZWFyPjIw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rDvHJzY2hpayBHaW3DqW5lejwvQXV0aG9yPjxZZWFyPjIw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  <w:lang w:val="en-US"/>
              </w:rPr>
            </w:r>
            <w:r w:rsidRPr="005A5FF1">
              <w:rPr>
                <w:sz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7</w:t>
            </w:r>
            <w:r w:rsidRPr="005A5FF1">
              <w:rPr>
                <w:sz w:val="18"/>
                <w:lang w:val="en-US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Lleida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323 personas con tarjeta sanitaria y residentes en viviendas familiares (57,6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Con estudios; sin estudios.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ragi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ntos-Eggiman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nRvcy1FZ2dpbWFubjwvQXV0aG9yPjxZZWFyPjIwMDk8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nRvcy1FZ2dpbWFubjwvQXV0aG9yPjxZZWFyPjIwMDk8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9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, Austria, Dinamarca, Francia, Alemania, Grecia, Italia, Países Bajos, Suecia y Suiz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816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úmero de años de educación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ragili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Soler-Vila</w: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pt-BR"/>
              </w:rPr>
              <w:t>95</w:t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857 personas residentes en la comunidad (51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udios primarios o inferiores; estudios secundarios; estudios universit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Dependenci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pendenci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cepción de ayud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rugulat-Guitera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Catalu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566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udios primarios como máximo; estudios secundarios; estudios universitarios; otr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</w:rPr>
              <w:t>Dependenc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Lázaro</w:t>
            </w:r>
            <w:r w:rsidRPr="005A5FF1">
              <w:rPr>
                <w:sz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31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2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Zaragoza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375 personas residentes en la comunidad (56,8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enos que educación primaria; educación primaria o má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iedo a caerse/ caídas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iedo a caerse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árrag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oXJyYWdhIE1hcnTDrW5lejwvQXV0aG9yPjxZZWFyPjIw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oXJyYWdhIE1hcnTDrW5lejwvQXV0aG9yPjxZZWFyPjIw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4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lbacete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919 personas residentes en la comunidad (54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 o solo lee y escribe; estudios primarios; estudios secundarios, medios o superiores. Se agrupan en dos categorías para el análisis: analfabetismo o solo leer y escribir, y estudios primarios, secundarios, medios o superior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ída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as-Fabr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hcmFzLUZhYnJhPC9BdXRob3I+PFllYXI+MjAwNjwvWWVh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hcmFzLUZhYnJhPC9BdXRob3I+PFllYXI+MjAwNjwvWWVh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fr-F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órdob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62 personas residentes en la comunidad (58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Sin estudios; educación primaria; educación secundaria.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quilibrio dinámico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quilibrio dinámic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odri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gTMOzcGV6PC9BdXRob3I+PFllYXI+MjAx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gTMOzcGV6PC9BdXRob3I+PFllYXI+MjAx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tabs>
                <w:tab w:val="left" w:pos="720"/>
              </w:tabs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48 personas sin discapacidades (62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ducación formal; estudios primarios; estudios secundarios; estudios superior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5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guilar-Palaci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ndWlsYXItUGFsYWNpbzwvQXV0aG9yPjxZZWFyPjIwMTU8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ndWlsYXItUGFsYWNpbzwvQXV0aG9yPjxZZWFyPjIwMTU8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uestra poblacional residente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ISCED 0-1: personas sin estudios o con estudios primarios); medio (ISCED 2-4: enseñanza secundaria y profesional de grado medio); alto (ISCED 5-6: enseñanza profesional superior y estudios universitarios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sta-Font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29 person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ducación formal; educación primaria completa; educación secundaria completa o superior. Se agrupan en dos categorías para el análisis: analfabetismo y algún grado de alfabetización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amiá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RhbWnDoW48L0F1dGhvcj48WWVhcj4yMDA4PC9ZZWFyPjxS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RhbWnDoW48L0F1dGhvcj48WWVhcj4yMDA4PC9ZZWFyPjxS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4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69 personas institucionalizadas (7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r que educación primaria; estudios primarios (8 años); estudios secundarios (12 o más años).</w:t>
            </w:r>
          </w:p>
        </w:tc>
      </w:tr>
      <w:tr w:rsidR="005A5FF1" w:rsidRPr="005A5FF1" w:rsidTr="009478EF">
        <w:trPr>
          <w:trHeight w:val="908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Fernández-Martínez</w:t>
            </w:r>
            <w:r w:rsidRPr="005A5FF1">
              <w:rPr>
                <w:sz w:val="18"/>
              </w:rPr>
              <w:fldChar w:fldCharType="begin">
                <w:fldData xml:space="preserve">PFJlZm1hbj48Q2l0ZT48QXV0aG9yPkZlcm5hbmRlei1NYXJ0aW5lejwvQXV0aG9yPjxZZWFyPjIw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Zlcm5hbmRlei1NYXJ0aW5lejwvQXV0aG9yPjxZZWFyPjIw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52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4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1.106 personas (56,3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 sin deterioro cognitivo 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r que estudios primarios; estudios primarios; estudios secundarios; estudios superiore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iró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.835 personas residentes </w:t>
            </w:r>
            <w:r w:rsidRPr="005A5FF1">
              <w:rPr>
                <w:sz w:val="18"/>
                <w:szCs w:val="18"/>
              </w:rPr>
              <w:lastRenderedPageBreak/>
              <w:t>en la comunidad (57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 xml:space="preserve">Analfabetx o sin educación; educación primaria y primer ciclo </w:t>
            </w:r>
            <w:r w:rsidRPr="005A5FF1">
              <w:rPr>
                <w:sz w:val="18"/>
                <w:szCs w:val="18"/>
              </w:rPr>
              <w:lastRenderedPageBreak/>
              <w:t>de secundaria; segundo ciclo de educación secundaria y postsecundaria; educación universitari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iró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NjwvWWVhcj48UmVj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NjwvWWVhcj48UmVj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0</w:t>
            </w:r>
            <w:r w:rsidR="009478EF" w:rsidRPr="005A5FF1">
              <w:rPr>
                <w:noProof/>
                <w:sz w:val="18"/>
                <w:szCs w:val="18"/>
                <w:vertAlign w:val="superscript"/>
              </w:rPr>
              <w:t>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ab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ersonas residentes en la comunidad: 4.332 en 2001, 6.134 en 2003, 7.835 en 2006 y 6.026 en 2011-2012 (57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 en todo el periodo estudiado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tudios; estudios obligatorios; estudios postobligatorios; estudios universitario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uisma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9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, Bélgica, Francia, Alemania, Gran Bretaña, Grecia, Irlanda, Italia, Holanda y Portugal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767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s que segunda fase de educación secundaria; segunda fase de educación secundaria; educación de tercer nivel reconocid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Karlsdotter</w: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8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7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6.259 personas (56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ducación primaria; educación secundaria de 1ª etapa; educación secundaria de 2ª etapa; formación e inserción laboral; educación superior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Lasheras</w:t>
            </w:r>
            <w:r w:rsidRPr="005A5FF1">
              <w:rPr>
                <w:sz w:val="18"/>
              </w:rPr>
              <w:fldChar w:fldCharType="begin">
                <w:fldData xml:space="preserve">PFJlZm1hbj48Q2l0ZT48QXV0aG9yPkxhc2hlcmFzPC9BdXRob3I+PFllYXI+MjAwMTwvWWVhcj48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xhc2hlcmFzPC9BdXRob3I+PFllYXI+MjAwMTwvWWVhcj48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15</w:t>
            </w:r>
            <w:r w:rsidRPr="005A5FF1">
              <w:rPr>
                <w:sz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2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 xml:space="preserve">Oviedo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352 personas (61,9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, de quienes 161 estaban institucionalizad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educación primaria o inferior); alto (de educación secundaria parcial a educación universitaria completa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ivel socioeconómico (nivel educativo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cil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cmNpbGxvIENlYm9sbGE8L0F1dGhvcj48WWVhcj4yMDE0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cmNpbGxvIENlYm9sbGE8L0F1dGhvcj48WWVhcj4yMDE0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tudios publicados en 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 estudios, entre ellos Brugulat-Guiteras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5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Giró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5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Gonza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Karlsdotter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Lázaro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odriguez-Rodriguez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ueda y Artazco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 xml:space="preserve"> y  Sanchez-Santos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rfil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yZmlsYTwvQXV0aG9yPjxZZWFyPjIwMDA8L1llYXI+PFJl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yZmlsYTwvQXV0aG9yPjxZZWFyPjIwMDA8L1llYXI+PFJl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celona ciu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315 personas residentes en la comunidad (61,5% mujeres) y 754 en el seguimiento (66,3% mujeres; 19 institucionalizada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ducación secundaria o universitaria; educación primaria; analfabeto/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106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enos que estudios primarios; estudios primarios; estudios secundarios/superior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wPC9ZZWFyPjxS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wPC9ZZWFyPjxS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008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analfabetx y educación primaria incompleta); medio (educación primaria completa); alto (educación secundaria o superior completa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597 personas sin un trabajo remunerado y residentes en la comunidad (57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ás que estudios primarios; estudios primarios; menos que estudios prim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Zunzunegui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1bnp1bmVndWk8L0F1dGhvcj48WWVhcj4yMDA2PC9ZZWFy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1bnp1bmVndWk8L0F1dGhvcj48WWVhcj4yMDA2PC9ZZWFy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Leganés (Madrid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283 personas residentes en la comunidad (27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l menos educación primaria; menos que educación primari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b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dentulism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Eustaquio-Raga</w:t>
            </w:r>
            <w:r w:rsidRPr="005A5FF1">
              <w:rPr>
                <w:sz w:val="18"/>
              </w:rPr>
              <w:fldChar w:fldCharType="begin">
                <w:fldData xml:space="preserve">PFJlZm1hbj48Q2l0ZT48QXV0aG9yPkV1c3RhcXVpby1SYWdhPC9BdXRob3I+PFllYXI+MjAxMzwv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V1c3RhcXVpby1SYWdhPC9BdXRob3I+PFllYXI+MjAxMzwv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60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 xml:space="preserve">Comunidad Valencian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531 personas institucionalizadas y residentes en la comunidad (55,7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colarización (analfabetx); educación primaria (escolarización básica); educación superior (formación profesional, bachillerato o estudios universitarios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Índice de masa corpor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Ferr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lcnJhPC9BdXRob3I+PFllYXI+MjAxMjwvWWVhcj48UmVj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lcnJhPC9BdXRob3I+PFllYXI+MjAxMjwvWWVhcj48UmVj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Menorc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02 personas residentes en la comunidad (53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Bajo (&lt;6 años de escolarización); medio (6-12 años de educación); alto (&gt;12 años de educación)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abet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Jimenez-Garcia</w:t>
            </w:r>
            <w:r w:rsidRPr="005A5FF1">
              <w:rPr>
                <w:sz w:val="18"/>
              </w:rPr>
              <w:fldChar w:fldCharType="begin">
                <w:fldData xml:space="preserve">PFJlZm1hbj48Q2l0ZT48QXV0aG9yPkppbWVuZXotR2FyY2lhPC9BdXRob3I+PFllYXI+MjAwOTwv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ppbWVuZXotR2FyY2lhPC9BdXRob3I+PFllYXI+MjAwOTwv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37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7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10.711 personas con EPOC estable, de ellas 1.810 tienen diabetes (24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; educación primaria; educación secundaria; educación universitari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rPr>
          <w:trHeight w:val="1353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Discapacidad visual o auditiva auto</w:t>
            </w:r>
            <w:r w:rsidR="005A5FF1">
              <w:rPr>
                <w:sz w:val="18"/>
                <w:szCs w:val="18"/>
                <w:lang w:val="pt-BR"/>
              </w:rPr>
              <w:t>r</w:t>
            </w:r>
            <w:r w:rsidRPr="005A5FF1">
              <w:rPr>
                <w:sz w:val="18"/>
                <w:szCs w:val="18"/>
                <w:lang w:val="pt-BR"/>
              </w:rPr>
              <w:t>referida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Autopercepción de habilidad masticator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Lasheras</w:t>
            </w:r>
            <w:r w:rsidRPr="005A5FF1">
              <w:rPr>
                <w:sz w:val="18"/>
              </w:rPr>
              <w:fldChar w:fldCharType="begin">
                <w:fldData xml:space="preserve">PFJlZm1hbj48Q2l0ZT48QXV0aG9yPkxhc2hlcmFzPC9BdXRob3I+PFllYXI+MjAwMTwvWWVhcj48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xhc2hlcmFzPC9BdXRob3I+PFllYXI+MjAwMTwvWWVhcj48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15</w:t>
            </w:r>
            <w:r w:rsidRPr="005A5FF1">
              <w:rPr>
                <w:sz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2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 xml:space="preserve">Oviedo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352 personas (61,9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, de quienes 161 estaban institucionalizad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educación primaria o inferior); alto (de educación secundaria parcial a educación universitaria completa).</w:t>
            </w:r>
          </w:p>
        </w:tc>
      </w:tr>
      <w:tr w:rsidR="005A5FF1" w:rsidRPr="005A5FF1" w:rsidTr="009478EF">
        <w:trPr>
          <w:trHeight w:val="1557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ventos cardiovasculares: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farto de miocardio, ictus y muerte por enfermedad cardiovascular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jía-Lanchero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lasOtYS1MYW5jaGVyb3M8L0F1dGhvcj48WWVhcj4yMDE0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lasOtYS1MYW5jaGVyb3M8L0F1dGhvcj48WWVhcj4yMDE0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2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7.263 personas  con alto riesgo cardiovascular(57,5%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ducación superior (estudios secundarios o universitarios); educación primaria (escuela primaria completada); menos que educación primaria. Se agrupan en dos categorías para el análisis: educación superior (estudios secundarios o universitarios) y baja educación (hasta la escuela primaria).</w:t>
            </w:r>
          </w:p>
          <w:p w:rsidR="00B15372" w:rsidRPr="005A5FF1" w:rsidRDefault="00B15372" w:rsidP="009478EF">
            <w:pPr>
              <w:tabs>
                <w:tab w:val="center" w:pos="4252"/>
                <w:tab w:val="right" w:pos="8504"/>
              </w:tabs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actores de riesgo  cardiovascular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érez-Hernánd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qXJlei1IZXJuw6FuZGV6PC9BdXRob3I+PFllYXI+MjAx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qXJlei1IZXJuw6FuZGV6PC9BdXRob3I+PFllYXI+MjAx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2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699 personas residentes en la comunidad (53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udios primarios o menos; estudios secundarios; estudios universit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unción visu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gudeza visu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Quintan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F1aW50YW5hPC9BdXRob3I+PFllYXI+MjAxMzwvWWVhcj48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F1aW50YW5hPC9BdXRob3I+PFllYXI+MjAxMzwvWWVhcj48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4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715 personas operadas de cataratas (58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426FB2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Sin estudios; estudios primarios; estudios secundarios o superior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Hipertensión y sus factores de riesgo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2PC9ZZWFyPjxS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2PC9ZZWFyPjxS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009 personas  residentes en la comunidad(56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analfabetx y sin estudios primarios completos); medio (estudios primarios completos); alto (estudios secundarios o superiores completos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besidad e hipertensión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991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analfabetx y educación primaria incompleta); medio (educación primaria completa); alto (educación secundaria o superior completa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nfermedad limitante de larga duración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597 personas sin un trabajo remunerado y residentes en la comunidad (57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ás que estudios primarios; estudios primarios; menos que estudios prim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abetes, cáncer, y enfermedades cardiovascular, pulmonar crónica y musculoesquelétic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Soler-Vila</w: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pt-BR"/>
              </w:rPr>
              <w:t>95</w:t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857 personas residentes en la comunidad (51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udios primarios o inferiores; estudios secundarios; estudios universit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besi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obrepes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fr-FR"/>
              </w:rPr>
            </w:pPr>
            <w:r w:rsidRPr="005A5FF1">
              <w:rPr>
                <w:sz w:val="18"/>
                <w:szCs w:val="18"/>
              </w:rPr>
              <w:t>Suárez-Góm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1w6FyZXotR8OzbWV6PC9BdXRob3I+PFllYXI+MjAxNzwv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1w6FyZXotR8OzbWV6PC9BdXRob3I+PFllYXI+MjAxNzwv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dajoz cui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72 personas residentes en la comunidad (59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tudios; estudios básicos; estudios superior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4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clive cognitiv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Cada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ZGFyPC9BdXRob3I+PFllYXI+MjAxNzwvWWVhcj48UmVj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ZGFyPC9BdXRob3I+PFllYXI+MjAxNzwvWWVhcj48UmVj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7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, Austria, Suecia, Alemania, Holanda, Italia, Francia, </w:t>
            </w:r>
            <w:r w:rsidRPr="005A5FF1">
              <w:rPr>
                <w:sz w:val="18"/>
                <w:szCs w:val="18"/>
              </w:rPr>
              <w:lastRenderedPageBreak/>
              <w:t>Dinamarca, Suiza y Bélgic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1.247 personas en España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úmero de años de educación completad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ole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Fokkema</w:t>
            </w:r>
            <w:r w:rsidRPr="005A5FF1">
              <w:rPr>
                <w:sz w:val="18"/>
              </w:rPr>
              <w:fldChar w:fldCharType="begin">
                <w:fldData xml:space="preserve">PFJlZm1hbj48Q2l0ZT48QXV0aG9yPkZva2tlbWE8L0F1dGhvcj48WWVhcj4yMDEyPC9ZZWFyPjxS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Zva2tlbWE8L0F1dGhvcj48WWVhcj4yMDEyPC9ZZWFyPjxS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54</w:t>
            </w:r>
            <w:r w:rsidRPr="005A5FF1">
              <w:rPr>
                <w:sz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España, Austria, Bélgica, República Checa, Dinamarca, Francia, Alemania, Grecia, Irlanda, Italia, Holanda, Polonia, Suecia y Suiz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744 personas residentes en la comunidad en Españ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(53,9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educación preprimaria, primaria o primera fase de educación básica, y secundaria baja o segunda fase de educación básica); intermedio (educación secundaria –superior-, y educación postsecundaria no terciaria); alto (primera fase de educación terciaria y segunda fase de educación terciaria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entido de coherenc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Giglio</w:t>
            </w:r>
            <w:r w:rsidRPr="005A5FF1">
              <w:rPr>
                <w:sz w:val="18"/>
              </w:rPr>
              <w:fldChar w:fldCharType="begin">
                <w:fldData xml:space="preserve">PFJlZm1hbj48Q2l0ZT48QXV0aG9yPkdpZ2xpbzwvQXV0aG9yPjxZZWFyPjIwMTU8L1llYXI+PFJl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dpZ2xpbzwvQXV0aG9yPjxZZWFyPjIwMTU8L1llYXI+PFJl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71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1.106 personas residentes en la comunidad(56,3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Analfabetx/sin educación primaria; educación primaria; educación secundaria; educación superior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Rendimiento cognitivo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Gonzalez</w: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en-US"/>
              </w:rPr>
              <w:t>81</w:t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832 personas (49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 sin diagnóstico de enfermedad relacionada con la memoria, Parkinson o depresión, con puntuación de 24 o superior en la versión española de Mini-Mental State Examination 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lor que considera el número de años precisados para acabar cada ciclo de estud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terioro cognitiv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raciani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yYWNpYW5pPC9BdXRob3I+PFllYXI+MjAwNjwvWWVhcj48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yYWNpYW5pPC9BdXRob3I+PFllYXI+MjAwNjwvWWVhcj48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6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 (420 secciones censales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630 personas residentes en la comunidad no dementes y sin diagnóstico de depresión (53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Sin educación formal; estudios primarios; estudios secundarios o superior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felicidad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Lasheras</w:t>
            </w:r>
            <w:r w:rsidRPr="005A5FF1">
              <w:rPr>
                <w:sz w:val="18"/>
              </w:rPr>
              <w:fldChar w:fldCharType="begin">
                <w:fldData xml:space="preserve">PFJlZm1hbj48Q2l0ZT48QXV0aG9yPkxhc2hlcmFzPC9BdXRob3I+PFllYXI+MjAwMTwvWWVhcj48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xhc2hlcmFzPC9BdXRob3I+PFllYXI+MjAwMTwvWWVhcj48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15</w:t>
            </w:r>
            <w:r w:rsidRPr="005A5FF1">
              <w:rPr>
                <w:sz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2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 xml:space="preserve">Oviedo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352 personas (61,9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, de quienes 161 estaban institucionalizad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educación primaria o inferior); alto (de educación secundaria parcial a educación universitaria completa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clive cognitiv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Lipnicki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xpcG5pY2tpPC9BdXRob3I+PFllYXI+MjAxNzwvWWVhcj48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xpcG5pY2tpPC9BdXRob3I+PFllYXI+MjAxNzwvWWVhcj48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8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Zaragoza (España), Australia, Brasil, Francia, Grecia,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ong Kong, Italia, Japón, Singapur,  Corea del Sur, Reino Unido, EE.UU.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744 personas  en Zaragoza (57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úmero de año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bilidad psiquiátrica (demencia, depresión o ansiedad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Lobo-Escola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xvYm8tRXNjb2xhcjwvQXV0aG9yPjxZZWFyPjIwMDg8L1ll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xvYm8tRXNjb2xhcjwvQXV0aG9yPjxZZWFyPjIwMDg8L1ll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Zaragoza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803 personas (57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, incluidas institucionalizadas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Analfabetx/educación primaria incompleta; educación primaria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menc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rtín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hcnTDrW5leiBQw6lyZXo8L0F1dGhvcj48WWVhcj4yMDAw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hcnTDrW5leiBQw6lyZXo8L0F1dGhvcj48WWVhcj4yMDAw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 provincias español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.169 personas residentes en la comunidad que van a consultas de atención primaria (53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r que educación primaria; educación primaria (escolarización hasta los 10 años); educación secundaria (escolarización hasta los 17 años); educación universitari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Quejas subjetivas de memor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ntej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bnRlam88L0F1dGhvcj48WWVhcj4yMDExPC9ZZWFyPjxS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bnRlam88L0F1dGhvcj48WWVhcj4yMDExPC9ZZWFyPjxS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Madrid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637 personas residentes en la comunidad (60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ducación primaria; educación secundaria; educación terciaria (universidad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ienestar emocion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rieto-Flore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yaWV0by1GbG9yZXM8L0F1dGhvcj48WWVhcj4yMDA4PC9Z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lcmNlaXZl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yaWV0by1GbG9yZXM8L0F1dGhvcj48WWVhcj4yMDA4PC9Z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lcmNlaXZl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6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79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ducación inferior a primaria; educación primaria; educación secundaria o superior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lud ment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597 personas sin un trabajo remunerado y residentes en la comunidad (57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ás que estudios primarios; estudios primarios; menos que estudios prim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unción cognitiv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íntomas depresivo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nchez-Santo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Leganés (Madrid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016 personas residentes en la comunidad (49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,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615 defunciones (42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; estudios primarios incompletos; estudios primarios completes. Se agrupan en dos categorías para el análisis: analfabetismo y alguna educación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presión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Soler-Vila</w: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pt-BR"/>
              </w:rPr>
              <w:t>95</w:t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857 personas residentes en la comunidad (51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udios primarios o inferiores; estudios secundarios; estudios universitar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Calidad de v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7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Calidad de vida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rtach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ydGFjaG88L0F1dGhvcj48WWVhcj4yMDE0PC9ZZWFyPjxS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ydGFjaG88L0F1dGhvcj48WWVhcj4yMDE0PC9ZZWFyPjxS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entros de atención primaria en Jaén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8 pacientes crónicos con EPOC, gonartrosis crónica y hemodiálisis crónica (58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alfabetx; puede leer y escribir; educación primaria; educación superior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lidad de vid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Castro-Monteiro</w:t>
            </w:r>
            <w:r w:rsidRPr="005A5FF1">
              <w:rPr>
                <w:sz w:val="18"/>
              </w:rPr>
              <w:fldChar w:fldCharType="begin">
                <w:fldData xml:space="preserve">PFJlZm1hbj48Q2l0ZT48QXV0aG9yPkNhc3Ryby1Nb250ZWlybzwvQXV0aG9yPjxZZWFyPjIwMTY8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Nhc3Ryby1Nb250ZWlybzwvQXV0aG9yPjxZZWFyPjIwMTY8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76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10 provincias español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 xml:space="preserve">525 personas con demencia institucionalizadas (y sus personas cuidadoras -profesionales o familiares) </w:t>
            </w:r>
            <w:r w:rsidRPr="005A5FF1">
              <w:rPr>
                <w:sz w:val="18"/>
              </w:rPr>
              <w:lastRenderedPageBreak/>
              <w:t>(82,7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Menor que educación primaria; educación primaria o superior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volución en la calidad de vid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lang w:val="en-US"/>
              </w:rPr>
            </w:pPr>
            <w:r w:rsidRPr="005A5FF1">
              <w:rPr>
                <w:sz w:val="18"/>
              </w:rPr>
              <w:t>Ceresuela</w:t>
            </w:r>
            <w:r w:rsidRPr="005A5FF1">
              <w:rPr>
                <w:sz w:val="18"/>
              </w:rPr>
              <w:fldChar w:fldCharType="begin">
                <w:fldData xml:space="preserve">PFJlZm1hbj48Q2l0ZT48QXV0aG9yPkNlcmVzdWVsYSBMw7NwZXo8L0F1dGhvcj48WWVhcj4yMDA4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NlcmVzdWVsYSBMw7NwZXo8L0F1dGhvcj48WWVhcj4yMDA4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86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lang w:val="en-US"/>
              </w:rPr>
            </w:pPr>
            <w:r w:rsidRPr="005A5FF1">
              <w:rPr>
                <w:sz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lang w:val="en-US"/>
              </w:rPr>
            </w:pPr>
            <w:r w:rsidRPr="005A5FF1">
              <w:rPr>
                <w:sz w:val="18"/>
              </w:rPr>
              <w:t xml:space="preserve">Cuenc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519 personas residentes en la comunidad (52,8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 inicialmente, finalizaron 356 personas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 xml:space="preserve">Analfabetx; lee y escribe; estudios primarios o superiores;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VRS or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rnej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m5lam88L0F1dGhvcj48WWVhcj4yMDEzPC9ZZWFyPjxS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m5lam88L0F1dGhvcj48WWVhcj4yMDEzPC9ZZWFyPjxS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9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celona provinci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94 personas institucionalizadas (71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enor que educación primaria; educación primaria o superior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VRS en EPOC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iravitlle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pcmF2aXRsbGVzPC9BdXRob3I+PFllYXI+MjAxMTwvWWVh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pcmF2aXRsbGVzPC9BdXRob3I+PFllYXI+MjAxMTwvWWVh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574 pacientes con EPOC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(16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lto (educación secundaria y universitaria completada); medio (educación primaria completada); bajo (sin educación y educación primaria inacabada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B2101A">
        <w:trPr>
          <w:trHeight w:val="1234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VR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liva-Moren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saXZhLU1vcmVubzwvQXV0aG9yPjxZZWFyPjIwMTA8L1ll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saXZhLU1vcmVubzwvQXV0aG9yPjxZZWFyPjIwMTA8L1ll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3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 y Canari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: 3.111 personas (55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narias: 852 personas (61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udios no completados; educación primaria completa; educación secundaria completa; educación universitaria complet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VR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106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enos que estudios primarios; estudios primarios; estudios secundarios/superiores. </w:t>
            </w:r>
          </w:p>
        </w:tc>
      </w:tr>
      <w:tr w:rsidR="005A5FF1" w:rsidRPr="005A5FF1" w:rsidTr="00B91D09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ta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b/>
                <w:sz w:val="18"/>
                <w:szCs w:val="18"/>
              </w:rPr>
            </w:pPr>
          </w:p>
        </w:tc>
      </w:tr>
      <w:tr w:rsidR="005A5FF1" w:rsidRPr="005A5FF1" w:rsidTr="00B2101A">
        <w:trPr>
          <w:trHeight w:val="1191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lesiones de tráfico, caídas, sobredosis, suicidio y otras lesione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Borrell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vcnJlbGw8L0F1dGhvcj48WWVhcj4yMDAyPC9ZZWFyPjxS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vcnJlbGw8L0F1dGhvcj48WWVhcj4yMDAyPC9ZZWFyPjxS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8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Barcelona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1 defunciones (54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colarización (analfabetx, sin educación y 0-4 años de escolarización); estudios primarios (5-11 años de escolarización); estudios secundarios o superiores (≥12 años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ortalidad por todas las causas sucedidas durante la ola de calor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Borrell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vcnJlbGw8L0F1dGhvcj48WWVhcj4yMDA2PC9ZZWFyPjxS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vcnJlbGw8L0F1dGhvcj48WWVhcj4yMDA2PC9ZZWFyPjxS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5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2006 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Barcelona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594 defunciones (58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0-4 años de escolarización); menos que educación primaria (5-6 años de escolarización); educación primaria o superior (7 o más años de escolarización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ortalidad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</w:rPr>
            </w:pPr>
            <w:r w:rsidRPr="005A5FF1">
              <w:rPr>
                <w:sz w:val="18"/>
              </w:rPr>
              <w:t>Contador</w:t>
            </w:r>
            <w:r w:rsidRPr="005A5FF1">
              <w:rPr>
                <w:sz w:val="18"/>
              </w:rPr>
              <w:fldChar w:fldCharType="begin">
                <w:fldData xml:space="preserve">PFJlZm1hbj48Q2l0ZT48QXV0aG9yPkNvbnRhZG9yPC9BdXRob3I+PFllYXI+MjAxNzwvWWVhcj48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NvbnRhZG9yPC9BdXRob3I+PFllYXI+MjAxNzwvWWVhcj48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80</w:t>
            </w:r>
            <w:r w:rsidRPr="005A5FF1">
              <w:rPr>
                <w:sz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3 áreas de España central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</w:rPr>
            </w:pPr>
            <w:r w:rsidRPr="005A5FF1">
              <w:rPr>
                <w:sz w:val="18"/>
              </w:rPr>
              <w:t>Personas institucionalizadas y residentes en la comunidad: 269 con demencia (70,3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>mujeres), de ellas 171 fallecieron;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2.944 sin demencia (57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, de las que </w:t>
            </w:r>
            <w:r w:rsidRPr="005A5FF1">
              <w:rPr>
                <w:sz w:val="18"/>
              </w:rPr>
              <w:lastRenderedPageBreak/>
              <w:t>fallecieron 229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lastRenderedPageBreak/>
              <w:t xml:space="preserve">Analfabetx; lee y escribe; estudios primarios; estudios secundarios o superiores. </w:t>
            </w:r>
          </w:p>
        </w:tc>
      </w:tr>
      <w:tr w:rsidR="005A5FF1" w:rsidRPr="005A5FF1" w:rsidTr="00B2101A">
        <w:trPr>
          <w:trHeight w:val="1571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Huisma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0PC9ZZWFyPjxS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0PC9ZZWFyPjxS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adrid, Barcelona, </w:t>
            </w:r>
            <w:r w:rsidR="005A5FF1" w:rsidRPr="005A5FF1">
              <w:rPr>
                <w:sz w:val="18"/>
                <w:szCs w:val="18"/>
              </w:rPr>
              <w:t>Turín</w:t>
            </w:r>
            <w:r w:rsidRPr="005A5FF1">
              <w:rPr>
                <w:sz w:val="18"/>
                <w:szCs w:val="18"/>
              </w:rPr>
              <w:t xml:space="preserve">, Finlandia, Noruega, Dinamarca, Inglaterra/Gales, Bélgica, Francia, Suiza y Austri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celona: 5.062.774 personas años en riesgo (55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 años en riesgo).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: 4.445.835 personas años en riesgo (54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 años en riesgo).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ISCED 0-2: educación preprimaria, primaria, y secundaria baja); medio (ISCED 3: educación secundaria alta); alto (ISCED 4-6: educación postsecundaria). Se agrupan en dos categorías para el análisis: bajo y medio/alto.</w:t>
            </w:r>
          </w:p>
        </w:tc>
      </w:tr>
      <w:tr w:rsidR="005A5FF1" w:rsidRPr="005A5FF1" w:rsidTr="00B2101A">
        <w:trPr>
          <w:trHeight w:val="1181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neumonía adquirida en la comunidad tras 30 días de hospitalización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zquierd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cXVpZXJkbzwvQXV0aG9yPjxZZWFyPjIwMTA8L1llYXI+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cXVpZXJkbzwvQXV0aG9yPjxZZWFyPjIwMTA8L1llYXI+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2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ragón, Cataluña y Galici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51 personas hospitalizadas por neumonía y residentes en la comunidad (37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enor que educación primaria; educación secundaria o superior. 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total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causa de muerte más frecuente en cada grupo de edad. Las causas analizadas a partir de 65 años son cáncer, enfermedades cardiovasculares,  respiratorias y  digestivas.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iqueléi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pcXVlbMOpaXo8L0F1dGhvcj48WWVhcj4yMDE1PC9ZZWFy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pcXVlbMOpaXo8L0F1dGhvcj48WWVhcj4yMDE1PC9ZZWFy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2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avarr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94.056,58 personas-año en riesgo (57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6.329 defunciones (49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ducación primaria o inferior; educación secundaria de primer ciclo; educación secundaria de 2º ciclo; educación universitaria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xPC9ZZWFyPjxS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xPC9ZZWFyPjxS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 (comunidad autónoma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06.168 personas (60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8.770 defunciones (49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estudios; estudios de primer grado; estudios de segundo grado, primer ciclo; estudios de segundo grado, segundo ciclo; estudios de tercer grado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wPC9ZZWFyPjxS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wPC9ZZWFyPjxS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008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analfabetx y educación primaria incompleta); medio (educación primaria completa); alto (educación secundaria o superior completa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991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analfabetx y educación primaria incompleta); medio (educación primaria completa); alto (educación secundaria o superior completa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Mortalidad por cáncer, enfermedades cardiovasculares, respiratorias, digestivas y accidentes y causas externa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3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15a</w:t>
            </w:r>
          </w:p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oda la población española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+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oblación de 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 xml:space="preserve">41.593.291 personas-años en España y 3.370.101 en </w:t>
            </w:r>
            <w:r w:rsidRPr="005A5FF1">
              <w:rPr>
                <w:sz w:val="18"/>
                <w:szCs w:val="18"/>
              </w:rPr>
              <w:lastRenderedPageBreak/>
              <w:t>Madrid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en España y 140.182 en Madri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 xml:space="preserve">Segunda fase de educación terciaria; primera fase de educación terciaria; educación secundaria alta; educación </w:t>
            </w:r>
            <w:r w:rsidRPr="005A5FF1">
              <w:rPr>
                <w:sz w:val="18"/>
                <w:szCs w:val="18"/>
              </w:rPr>
              <w:lastRenderedPageBreak/>
              <w:t>secundaria baja; educación primaria; sin educación.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</w:tr>
      <w:tr w:rsidR="005A5FF1" w:rsidRPr="005A5FF1" w:rsidTr="00B2101A">
        <w:trPr>
          <w:trHeight w:val="2340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cáncer, enfermedades cardiovasculares, respiratorias, digestivas y accidentes y causas externas.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4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b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0 provincias de 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.593.291 personas-años (69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(51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ducación terciaria, segunda fase; educación terciaria, primera fase; educación secundaria alta; educación secundaria baja; educación primaria; sin educación formal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las principales causas de muerte (cáncer, enfermedades cardiovasculares, respiratorias, digestivas, accidentes y otras causas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que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cXVlczwvQXV0aG9yPjxZZWFyPjIwMTU8L1llYXI+PFJl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cXVlczwvQXV0aG9yPjxZZWFyPjIwMTU8L1llYXI+PFJl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2 millones de personas –años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8.012 defunciones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ISCED 0: analfabetx o menos de 5 años de estudios); medio-bajo (ISCED 1: 5 o más años, pero sin completar el primer ciclo de educación secundaria); medio-alto (ISCED 2: primer ciclo de educación secundaria completo); alto (ISCED 3-6: segundo ciclo de educación secundaria o superior).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peranza de v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eranza de vid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eranza de vida en buena salud percibida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rtinez-Sanch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hcnTDrW5lei1Tw6FuY2hlejwvQXV0aG9yPjxZZWFyPjIw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hcnTDrW5lei1Tw6FuY2hlejwvQXV0aG9yPjxZZWFyPjIw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6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 y Barcelona (ciudades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o indicado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 (hasta 11 años de escolarización); alto (12 o más años de escolarización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278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Ocupación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17)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tado fun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7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Frag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índrome de fragi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Garcia-Garcia</w:t>
            </w:r>
            <w:r w:rsidRPr="005A5FF1">
              <w:rPr>
                <w:sz w:val="18"/>
              </w:rPr>
              <w:fldChar w:fldCharType="begin">
                <w:fldData xml:space="preserve">PFJlZm1hbj48Q2l0ZT48QXV0aG9yPkdhcmNpYS1HYXJjaWE8L0F1dGhvcj48WWVhcj4yMDExPC9Z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dhcmNpYS1HYXJjaWE8L0F1dGhvcj48WWVhcj4yMDExPC9Z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6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Provincia de Toledo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2.488 personas (56,1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,9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institucionalizadas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rabajadorxs no manuales;</w:t>
            </w:r>
            <w:r w:rsid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t>trabajadorxs manuales; trabajadorxs no cualificadxs; amas de cas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ragili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Soler-Vila</w: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pt-BR"/>
              </w:rPr>
              <w:t>95</w:t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857 personas residentes en la comunidad (51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nual; no manual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Dependenci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pendenci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cepción de ayud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rugulat-Guitera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Catalu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566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Grupos I-II; grupo III; grupos IV-V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  <w:lang w:val="pt-BR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</w:rPr>
              <w:t>Dependenc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onza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Población analizada en dos encuestas distint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I-II; clase III; clase IV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cupación laboral desempeñada durante más tiempo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pendencia en 3 AIVD: preparar la comida, hacer las compras y hacer tareas domésticas (ligeras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ikul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5pa3VsYTwvQXV0aG9yPjxZZWFyPjIwMDM8L1llYXI+PFJl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5pa3VsYTwvQXV0aG9yPjxZZWFyPjIwMDM8L1llYXI+PFJl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Leganés (Madrid, España), Finlandia, Israel, Italia, Países Bajos, Sueci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200 personas residentes en la comunidad (5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o manual (incluyendo no manual alto y bajo); manual (incluyendo manuales especializados y no especializados, agricultores/as y labores del hogar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iedo a caerse/caídas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basada en la ocupación ejercida durante la mayor parte de su vida</w:t>
            </w:r>
          </w:p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iedo a caerse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árrag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oXJyYWdhIE1hcnTDrW5lejwvQXV0aG9yPjxZZWFyPjIw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oXJyYWdhIE1hcnTDrW5lejwvQXV0aG9yPjxZZWFyPjIw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Albacete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919 personas residentes en la comunidad (54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s I, II, III y IV (directivos/as, funcionarios/as, profesionales liberales, técnicos/as superiores, cuadros y mandos intermedios, administrativos/as, personal de los servicios de protección y seguridad, y trabajadores/as manuales cualificados/as); clases V y VI (trabajadores/as manuales no cualificados/as –industria, comercio, servicios y sector primario- y amas de casa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ída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as-Fabr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hcmFzLUZhYnJhPC9BdXRob3I+PFllYXI+MjAwNjwvWWVh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hcmFzLUZhYnJhPC9BdXRob3I+PFllYXI+MjAwNjwvWWVh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fr-F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órdob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62 personas residentes en la comunidad (58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s I-III (profesiones liberales, directivos/as, técnicos/as superiores y medios/as, comerciantes, cuadros intermedios y administrativos/as); clase IV (trabajadores/as manuales cualificados/as y semicualificados/as); clase V (trabajadores no cualificados/as y no clasificables; miembros de las fuerzas armadas, agricultor/a, trabajo doméstico, conserje y militares)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iró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.835 personas residentes </w:t>
            </w:r>
            <w:r w:rsidRPr="005A5FF1">
              <w:rPr>
                <w:sz w:val="18"/>
                <w:szCs w:val="18"/>
              </w:rPr>
              <w:lastRenderedPageBreak/>
              <w:t>en la comunidad (57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Clase I/clase II; clase III; clase IV; clase V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onza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Población analizada en dos encuestas distint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I-II; clase III; clase IV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ivel socioeconómico (clase social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cil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cmNpbGxvIENlYm9sbGE8L0F1dGhvcj48WWVhcj4yMDE0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cmNpbGxvIENlYm9sbGE8L0F1dGhvcj48WWVhcj4yMDE0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tudios publicados en 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 estudios, entre ellos Brugulat-Guiteras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5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Giró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5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Gonza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Karlsdotter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Lázaro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odriguez-Rodriguez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ueda y Artazco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 xml:space="preserve"> y  Sanchez-Santos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b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6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roblemas de salud crónico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onza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Población analizada en dos encuestas distint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I-II; clase III; clase IV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cupación propia</w:t>
            </w:r>
          </w:p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cupación del padre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actores de riesgo  cardiovascular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érez-Hernánd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qXJlei1IZXJuw6FuZGV6PC9BdXRob3I+PFllYXI+MjAx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DDqXJlei1IZXJuw6FuZGV6PC9BdXRob3I+PFllYXI+MjAx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2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699 personas residentes en la comunidad (53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nual; no manual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nual; no manual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Ocupación del cabeza de familia </w:t>
            </w:r>
          </w:p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lud dent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zarr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emFycm88L0F1dGhvcj48WWVhcj4yMDA2PC9ZZWFyPjxS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emFycm88L0F1dGhvcj48WWVhcj4yMDA2PC9ZZWFyPjxS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Barcelona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61 personas residentes en la comunidad(65.6%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I-II (directivos/as o profesionales independientes asociados con estudios universitarios, artistas y deportistas); clase III (jóvenes directivos/as, gestores/as y empleados/as, trabajadores/as de emergencias y seguridad pública); clase IV-V (trabajadores/as manuales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cupación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Hipertensión y sus factores de riesgo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2PC9ZZWFyPjxS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2PC9ZZWFyPjxS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009 personas  residentes en la comunidad(56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rabajadores/as no manuales (profesionales, gestores/as, propietarios/as y administrativos/as); trabajadores/as del campo autónomos/as; trabajadores/as manuales cualificados/as; trabajadores/as manuales no cualificados/a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Última o actual ocupación  </w:t>
            </w:r>
          </w:p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besidad e hipertensión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991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rabajadores/as no manuales (profesionales, gestores/as, propietarios/as y administrativos/as); trabajadores/as manuales (cualificados/as y no cualificados/as); trabajadores/as del campo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Diabetes, cáncer, y enfermedades </w:t>
            </w:r>
            <w:r w:rsidRPr="005A5FF1">
              <w:rPr>
                <w:sz w:val="18"/>
                <w:szCs w:val="18"/>
              </w:rPr>
              <w:lastRenderedPageBreak/>
              <w:t>cardiovascular, pulmonar crónica y musculoesquelétic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lastRenderedPageBreak/>
              <w:t>Soler-Vila</w: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pt-BR"/>
              </w:rPr>
              <w:t>95</w:t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lastRenderedPageBreak/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857 personas residentes en la comunidad (51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lastRenderedPageBreak/>
              <w:t>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Manual; no manual.</w:t>
            </w:r>
          </w:p>
        </w:tc>
      </w:tr>
      <w:tr w:rsidR="005A5FF1" w:rsidRPr="005A5FF1" w:rsidTr="00673721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b/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2101A" w:rsidRPr="005A5FF1" w:rsidRDefault="00B2101A" w:rsidP="00B2101A">
            <w:pPr>
              <w:rPr>
                <w:b/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b/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(en trabajadores/as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Quejas subjetivas de memor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ntej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bnRlam88L0F1dGhvcj48WWVhcj4yMDExPC9ZZWFyPjxS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bnRlam88L0F1dGhvcj48WWVhcj4yMDExPC9ZZWFyPjxS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Madrid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637 personas residentes en la comunidad (60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I-II (profesionales ejecutivos/as); clase III (trabajadores/as no manuales cualificados/as); clase IV (trabajadores/as manuales cualificados/as); clase V (trabajadores/as no cualificados/as); X (labores del hogar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presión</w:t>
            </w:r>
          </w:p>
          <w:p w:rsidR="00B2101A" w:rsidRPr="005A5FF1" w:rsidRDefault="00B2101A" w:rsidP="00B2101A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  <w:lang w:val="pt-BR"/>
              </w:rPr>
            </w:pPr>
            <w:r w:rsidRPr="005A5FF1">
              <w:rPr>
                <w:sz w:val="18"/>
                <w:szCs w:val="18"/>
                <w:lang w:val="pt-BR"/>
              </w:rPr>
              <w:t>Soler-Vila</w: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pt-BR"/>
              </w:rPr>
              <w:fldChar w:fldCharType="begin">
                <w:fldData xml:space="preserve">PFJlZm1hbj48Q2l0ZT48QXV0aG9yPlNvbGVyLVZpbGE8L0F1dGhvcj48WWVhcj4yMDE2PC9ZZWFy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==
</w:fldData>
              </w:fldChar>
            </w:r>
            <w:r w:rsidRPr="005A5FF1">
              <w:rPr>
                <w:sz w:val="18"/>
                <w:szCs w:val="18"/>
                <w:lang w:val="pt-BR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  <w:r w:rsidRPr="005A5FF1">
              <w:rPr>
                <w:sz w:val="18"/>
                <w:szCs w:val="18"/>
                <w:lang w:val="pt-BR"/>
              </w:rPr>
            </w:r>
            <w:r w:rsidRPr="005A5FF1">
              <w:rPr>
                <w:sz w:val="18"/>
                <w:szCs w:val="18"/>
                <w:lang w:val="pt-BR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pt-BR"/>
              </w:rPr>
              <w:t>95</w:t>
            </w:r>
            <w:r w:rsidRPr="005A5FF1">
              <w:rPr>
                <w:sz w:val="18"/>
                <w:szCs w:val="18"/>
                <w:lang w:val="pt-BR"/>
              </w:rPr>
              <w:fldChar w:fldCharType="end"/>
            </w:r>
          </w:p>
          <w:p w:rsidR="00B2101A" w:rsidRPr="005A5FF1" w:rsidRDefault="00B2101A" w:rsidP="00B2101A">
            <w:pPr>
              <w:rPr>
                <w:sz w:val="18"/>
                <w:szCs w:val="18"/>
                <w:lang w:val="pt-BR"/>
              </w:rPr>
            </w:pPr>
          </w:p>
          <w:p w:rsidR="00B2101A" w:rsidRPr="005A5FF1" w:rsidRDefault="00B2101A" w:rsidP="00B2101A">
            <w:pPr>
              <w:rPr>
                <w:sz w:val="18"/>
                <w:szCs w:val="18"/>
                <w:lang w:val="pt-BR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857 personas residentes en la comunidad (51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2101A" w:rsidRPr="005A5FF1" w:rsidRDefault="00B2101A" w:rsidP="00B2101A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nual; no manual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ta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ortalidad por neumonía adquirida en la comunidad tras 30 días de hospitalización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zquierd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cXVpZXJkbzwvQXV0aG9yPjxZZWFyPjIwMTA8L1llYXI+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cXVpZXJkbzwvQXV0aG9yPjxZZWFyPjIwMTA8L1llYXI+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2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ragón, Cataluña y Galici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51 personas hospitalizadas por neumonía y residentes en la comunidad (37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alta/media (grupo I -gestores de administraciones públicas y empresas con más de 10 empleados/as, profesiones asociadas con educación universitaria postgrado-, grupo II -gestores de empresas con menos de 10 empleados/as, profesiones asociadas con educación universitaria, artistas y deportistas-, grupo III -funcionarios/as, secretarios/as, trabajadores/as en finanzas, autónomos/as, supervisores/as de trabajadores/as manuales-, grupo IVa -trabajadores/as cualificados/as-, grupo IVb -trabajadores/as semicualificados/as); clase social baja (grupo V -trabajadores/as no cualificados/as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Última o actual ocupación  </w:t>
            </w:r>
          </w:p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yPC9ZZWFyPjxS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991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rabajadores/as no manuales (profesionales, gestores/as, propietarios/as y administrativos/as); trabajadores/as manuales (cualificados/as y no cualificados/as); trabajadores/as del campo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ortalidad por cáncer, enfermedades cardiovasculares, respiratorias, digestivas y accidentes y causas </w:t>
            </w:r>
            <w:r w:rsidRPr="005A5FF1">
              <w:rPr>
                <w:sz w:val="18"/>
                <w:szCs w:val="18"/>
              </w:rPr>
              <w:lastRenderedPageBreak/>
              <w:t>extern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3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15a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oda la población español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+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oblación de 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.593.291 personas-años en España y 3.370.101 en Madri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en España y 140.182 en Madri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estores/as y profesionales; técnicos/as; administrativos/as y trabajadores/as de servicios; trabajadores/as manuales cualificados/as; trabajadores/as manuales no cualificados; desempleados/as; económicamente inactivos/as (con discapacidad, jubilados/as, amas de casa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rPr>
          <w:trHeight w:val="288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cáncer, enfermedades cardiovasculares, respiratorias, digestivas y accidentes y causas externas.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b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0 provincias de 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.593.291 personas-años (69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(51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estores/as y profesionales; técnicos/as; administrativos/as y trabajadores/as de servicios; trabajadores/as manuales cualificados/as; trabajadores/as manuales no cualificados; desempleados/as; económicamente inactivos/as (con discapacidad, jubilados/as, amas de casa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Calidad de v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cupación desempeñada durante más tiempo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VRS en EPOC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iravitlle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pcmF2aXRsbGVzPC9BdXRob3I+PFllYXI+MjAxMTwvWWVh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pcmF2aXRsbGVzPC9BdXRob3I+PFllYXI+MjAxMTwvWWVh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574 pacientes con EPOC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(16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Clase I (gestores y profesionales –no manuales- de los grupos principales 1 y 2); clase II (técnicos/as y profesionales asociados/as del grupo principal 3); clase III (otros trabajadores no manuales de los grupos principales 4 y 5); clase IV (trabajadores/as manuales cualificados/as de los grupos principales 6 y 7); clase V (trabajadores/as semicualificados/as o no cualificados/as de los grupos principales 8 y 9). </w:t>
            </w:r>
          </w:p>
        </w:tc>
      </w:tr>
      <w:tr w:rsidR="005A5FF1" w:rsidRPr="005A5FF1" w:rsidTr="009478EF">
        <w:tc>
          <w:tcPr>
            <w:tcW w:w="450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Nivel económico objetivo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16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tado fun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7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Discapac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gresos 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en ABV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bellá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iZWxsw6FuPC9BdXRob3I+PFllYXI+MjAxNTwvWWVhcj48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iZWxsw6FuPC9BdXRob3I+PFllYXI+MjAxNTwvWWVhcj48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ind w:right="-50"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3.970 personas residentes en la comuni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(70,9%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s (menor de 625 €/mes por unidad de consumo); altos (por encima de dicho umbral)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gresos individuale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sta-Font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29 person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gresos netos del hogar 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ducción en AD</w:t>
            </w:r>
          </w:p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  <w:szCs w:val="18"/>
              </w:rPr>
              <w:t xml:space="preserve">Limitación en AD por problema de salud físico o mental, enfermedad o discapacidad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uisma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9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, Bélgica, Francia, Alemania, Gran Bretaña, Grecia, Irlanda, Italia, Holanda y Portugal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767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Quintil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</w:rPr>
            </w:pPr>
            <w:r w:rsidRPr="005A5FF1">
              <w:rPr>
                <w:b/>
                <w:sz w:val="18"/>
              </w:rPr>
              <w:t>Fragilidad (n</w:t>
            </w:r>
            <w:r w:rsidR="005A5FF1">
              <w:rPr>
                <w:b/>
                <w:sz w:val="18"/>
              </w:rPr>
              <w:t xml:space="preserve"> = </w:t>
            </w:r>
            <w:r w:rsidRPr="005A5FF1">
              <w:rPr>
                <w:b/>
                <w:sz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Nivel económico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Fragilidad: limitación de EPOC en 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Álvarez-Gutiérr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0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057 pacientes con EPOC (4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; medio; alto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gresos mensuales totales del hogar 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ragi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stell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c3RlbGwgQWxjYWxsw6E8L0F1dGhvcj48WWVhcj4yMDEw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c3RlbGwgQWxjYWxsw6E8L0F1dGhvcj48WWVhcj4yMDEw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0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rio de Peñagrande (Madrid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814 personas (51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&lt;900 €; 900-1.200 €; &gt;1.200 €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 xml:space="preserve">Ingresos mensuales 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Fragilidad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Jürschik</w:t>
            </w:r>
            <w:r w:rsidRPr="005A5FF1">
              <w:rPr>
                <w:sz w:val="18"/>
                <w:lang w:val="en-US"/>
              </w:rPr>
              <w:fldChar w:fldCharType="begin">
                <w:fldData xml:space="preserve">PFJlZm1hbj48Q2l0ZT48QXV0aG9yPkrDvHJzY2hpayBHaW3DqW5lejwvQXV0aG9yPjxZZWFyPjIw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rDvHJzY2hpayBHaW3DqW5lejwvQXV0aG9yPjxZZWFyPjIw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  <w:lang w:val="en-US"/>
              </w:rPr>
            </w:r>
            <w:r w:rsidRPr="005A5FF1">
              <w:rPr>
                <w:sz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7</w:t>
            </w:r>
            <w:r w:rsidRPr="005A5FF1">
              <w:rPr>
                <w:sz w:val="18"/>
                <w:lang w:val="en-US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Lleida 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323 personas con tarjeta sanitaria y residentes en viviendas familiares (57,6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≥ 900 €; &lt; 900 €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quilibrio dinámico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gresos familiare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quilibrio dinámic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odri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gTMOzcGV6PC9BdXRob3I+PFllYXI+MjAx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gTMOzcGV6PC9BdXRob3I+PFllYXI+MjAx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tabs>
                <w:tab w:val="left" w:pos="720"/>
              </w:tabs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48 personas sin discapacidades (62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&lt;900 €; 900-1.600 €; &gt;1.600 €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</w:t>
            </w:r>
            <w:r w:rsidR="00426FB2" w:rsidRPr="005A5FF1">
              <w:rPr>
                <w:b/>
                <w:sz w:val="18"/>
                <w:szCs w:val="18"/>
              </w:rPr>
              <w:t>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5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gresos individuale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sta-Font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29 person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gresos familiares mensuales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Giró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7.835 personas residentes en la comunidad (57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≤900 €; 901-1.201 €; 1.201-1.800 €; &gt;1.800 €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gresos netos del hogar 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uisma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h1aXNtYW48L0F1dGhvcj48WWVhcj4yMDAzPC9ZZWFyPjxS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9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, Bélgica, Francia, Alemania, Gran Bretaña, Grecia, Irlanda, Italia, Holanda y Portugal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767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Quintil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 xml:space="preserve">Renta equivalente del hogar media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Karlsdotter</w: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8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7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6.259 personas (56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Nivel socioeconómico (ingresos, renta equivalente del hogar media, </w:t>
            </w:r>
            <w:r w:rsidRPr="005A5FF1">
              <w:rPr>
                <w:sz w:val="18"/>
                <w:szCs w:val="18"/>
              </w:rPr>
              <w:lastRenderedPageBreak/>
              <w:t>situación económica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cil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cmNpbGxvIENlYm9sbGE8L0F1dGhvcj48WWVhcj4yMDE0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vcmNpbGxvIENlYm9sbGE8L0F1dGhvcj48WWVhcj4yMDE0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tudios publicados en 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 estudios, entre ellos Brugulat-Guiteras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JydWd1bGF0LUd1aXRlcmFzPC9BdXRob3I+PFllYXI+MjAx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5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Giró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pcm9uPC9BdXRob3I+PFllYXI+MjAxMjwvWWVhcj48UmVj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PT1I8L0tl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5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Gonzal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dvbnphbG88L0F1dGhvcj48WWVhcj4yMDA0PC9ZZWFyPjxS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2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 xml:space="preserve">, Karlsdotter et al. 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Lázaro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DoXphcm8gQWxxdWV6YXI8L0F1dGhvcj48WWVhcj4yMDA3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 xml:space="preserve">, Rodriguez-Rodriguez </w:t>
            </w:r>
            <w:r w:rsidRPr="005A5FF1">
              <w:rPr>
                <w:sz w:val="18"/>
                <w:szCs w:val="18"/>
              </w:rPr>
              <w:lastRenderedPageBreak/>
              <w:t>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1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ueda y Artazco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>, 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8</w:t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  <w:t xml:space="preserve"> y  Sanchez-Santos et al.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NhbmNoZXotU2FudG9zPC9BdXRob3I+PFllYXI+MjAxMTwv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b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ivel económico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Índice de masa corpor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Ferr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lcnJhPC9BdXRob3I+PFllYXI+MjAxMjwvWWVhcj48UmVj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ZlcnJhPC9BdXRob3I+PFllYXI+MjAxMjwvWWVhcj48UmVj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Menorc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02 personas residentes en la comunidad (53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Bajo (&lt;6 años de escolarización); medio (6-12 años de educación); alto (&gt;12 años de educación).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; alto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gresos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 xml:space="preserve">Salud oral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ez-Prad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DoWV6LVByYWRvPC9BdXRob3I+PFllYXI+MjAxNjwvWWVh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DoWV6LVByYWRvPC9BdXRob3I+PFllYXI+MjAxNjwvWWVh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lencia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2 personas de un club social de personas mayores no dependientes (49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&lt;3.360 €; 3.360-6.600 €; 6.600-10.000 €; &gt;10.000 €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gresos del hogar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clive cognitiv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Cada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ZGFyPC9BdXRob3I+PFllYXI+MjAxNzwvWWVhcj48UmVj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hZGFyPC9BdXRob3I+PFllYXI+MjAxNzwvWWVhcj48UmVj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7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, Austria, Suecia, Alemania, Holanda, Italia, Francia, Dinamarca, Suiza y Bélgic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247 personas en España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Decil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ado económico objetivo (dinero gastado por la familia en las distintas necesidad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Rendimiento cognitivo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Gonzalez</w: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en-US"/>
              </w:rPr>
              <w:t>81</w:t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832 personas (49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 sin diagnóstico de enfermedad relacionada con la memoria, Parkinson o depresión, con puntuación de 24 o superior en la versión española de Mini-Mental State</w:t>
            </w:r>
            <w:r w:rsid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t>Examination</w:t>
            </w:r>
            <w:r w:rsid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t>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ivel socioeconómico (ingresos individual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menc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rtín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hcnTDrW5leiBQw6lyZXo8L0F1dGhvcj48WWVhcj4yMDAw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1hcnTDrW5leiBQw6lyZXo8L0F1dGhvcj48WWVhcj4yMDAw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 provincias español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.169 personas residentes en la comunidad que van a consultas de atención primaria (53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; intermedio; alto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</w:rPr>
            </w:pPr>
            <w:r w:rsidRPr="005A5FF1">
              <w:rPr>
                <w:b/>
                <w:sz w:val="18"/>
              </w:rPr>
              <w:t>Calidad de vida (n</w:t>
            </w:r>
            <w:r w:rsidR="005A5FF1">
              <w:rPr>
                <w:b/>
                <w:sz w:val="18"/>
              </w:rPr>
              <w:t xml:space="preserve"> = </w:t>
            </w:r>
            <w:r w:rsidRPr="005A5FF1">
              <w:rPr>
                <w:b/>
                <w:sz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gresos personales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rtach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ydGFjaG88L0F1dGhvcj48WWVhcj4yMDE0PC9ZZWFyPjxS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FydGFjaG88L0F1dGhvcj48WWVhcj4yMDE0PC9ZZWFyPjxS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entros de atención primaria en Jaén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8 pacientes crónicos con EPOC, gonartrosis crónica y hemodiálisis crónica (58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lastRenderedPageBreak/>
              <w:t>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≤500 €/mes; &gt;500 a ≤1.000 €/mes; &gt;1.000 €/m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gresos 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ez-Prad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DoWV6LVByYWRvPC9BdXRob3I+PFllYXI+MjAxNjwvWWVh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DoWV6LVByYWRvPC9BdXRob3I+PFllYXI+MjAxNjwvWWVh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lencia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ciuda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2 personas de un club social de personas mayores no dependientes (49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&lt;3.360 €; 3.360-6.600 €; 6.600-10.000 €; &gt;10.000 €.</w:t>
            </w:r>
          </w:p>
        </w:tc>
      </w:tr>
      <w:tr w:rsidR="005A5FF1" w:rsidRPr="005A5FF1" w:rsidTr="009478EF">
        <w:tc>
          <w:tcPr>
            <w:tcW w:w="450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Nivel económico subjetivo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4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tado fun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Discapac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Dificultad para llegar a fin de mes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ercepción de la situación económica del hogar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 (dificultad para realizar 12 ABVD e AIVD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odriguez-Las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MYXNvPC9BdXRob3I+PFllYXI+MjAxNDwv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MYXNvPC9BdXRob3I+PFllYXI+MjAxNDwv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6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97 personas residentes en la comunidad(56%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n mucha dificultad y con dificultad; con los recursos justos; con facilidad y con bastante facilidad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0-5 puntos; 6-10 punto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Posición económica percibida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73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Fernández-Martínez</w:t>
            </w:r>
            <w:r w:rsidRPr="005A5FF1">
              <w:rPr>
                <w:sz w:val="18"/>
              </w:rPr>
              <w:fldChar w:fldCharType="begin">
                <w:fldData xml:space="preserve">PFJlZm1hbj48Q2l0ZT48QXV0aG9yPkZlcm5hbmRlei1NYXJ0aW5lejwvQXV0aG9yPjxZZWFyPjIw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Zlcm5hbmRlei1NYXJ0aW5lejwvQXV0aG9yPjxZZWFyPjIw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52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4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1.106 personas (56,3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 sin deterioro cognitivo 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Quintiles (baja; media-baja; media; alta-media; alta)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Percepción de dificultades con ingresos actuales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ole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Fokkema</w:t>
            </w:r>
            <w:r w:rsidRPr="005A5FF1">
              <w:rPr>
                <w:sz w:val="18"/>
              </w:rPr>
              <w:fldChar w:fldCharType="begin">
                <w:fldData xml:space="preserve">PFJlZm1hbj48Q2l0ZT48QXV0aG9yPkZva2tlbWE8L0F1dGhvcj48WWVhcj4yMDEyPC9ZZWFyPjxS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Zva2tlbWE8L0F1dGhvcj48WWVhcj4yMDEyPC9ZZWFyPjxS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54</w:t>
            </w:r>
            <w:r w:rsidRPr="005A5FF1">
              <w:rPr>
                <w:sz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España, Austria, Bélgica, República Checa, Dinamarca, Francia, Alemania, Grecia, Irlanda, Italia, Holanda, Polonia, Suecia y Suiz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744 personas residentes en la comunidad en Españ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(53,9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ómoda; con relativa facilidad; algunas dificultades; grandes dificultad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ado económico subjetivo (satisfacción con los ingresos familiares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ndimiento cognitiv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Gonzalez</w: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en-US"/>
              </w:rPr>
              <w:t>81</w:t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832 personas (49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 sin diagnóstico de enfermedad relacionada con la memoria, Parkinson o depresión, con puntuación de 24 o superior en la versión española de Mini-Mental State</w:t>
            </w:r>
            <w:r w:rsid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t>Examination</w:t>
            </w:r>
            <w:r w:rsid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t>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Deciles.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450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Vivienda y riqueza material del hogar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6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tado fun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Discapac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Valor real de la vivienda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capac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sta-Font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29 person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Frag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ivienda propi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Fragilidad: limitación de EPOC en 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Álvarez-Gutiérr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0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057 pacientes con EPOC (4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í; no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Valor real de la vivienda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sta-Font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Nvc3RhLUZvbnQ8L0F1dGhvcj48WWVhcj4yMDA4PC9ZZWFy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3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729 personas 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rivación material: incluyendo tener una ducha/bañera, tener agua caliente, tener calefacción central o dispersada, tener un ascensor y tener una lavador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597 personas sin un trabajo remunerado y residentes en la comunidad (57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falta de ninguno de los ítems; falta de uno de los ítems; falta de 2 o más ítem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b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rivación material: incluyendo tener una ducha/bañera, tener agua caliente, tener calefacción central o dispersada, tener un ascensor y tener una lavador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nfermedad limitante de larga duración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597 personas sin un trabajo remunerado y residentes en la comunidad (57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falta de ninguno de los ítems; falta de uno de los ítems; falta de 2 o más ítem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Privación material: incluyendo tener una ducha/bañera, tener agua caliente, </w:t>
            </w:r>
            <w:r w:rsidRPr="005A5FF1">
              <w:rPr>
                <w:sz w:val="18"/>
                <w:szCs w:val="18"/>
              </w:rPr>
              <w:lastRenderedPageBreak/>
              <w:t>tener calefacción central o dispersada, tener un ascensor y tener una lavador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lud mental</w:t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wOTwvWWVhcj48UmVj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.597 personas sin un trabajo remunerado y residentes en la comunidad (57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falta de ninguno de los ítems; falta de uno de los ítems; falta de 2 o más ítem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ta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1570BC">
        <w:trPr>
          <w:trHeight w:val="2839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Riqueza material del hogar:  </w:t>
            </w:r>
          </w:p>
          <w:p w:rsidR="00B15372" w:rsidRPr="005A5FF1" w:rsidRDefault="00B15372" w:rsidP="009478EF">
            <w:pPr>
              <w:numPr>
                <w:ilvl w:val="0"/>
                <w:numId w:val="11"/>
              </w:numPr>
              <w:ind w:left="172" w:hanging="141"/>
              <w:contextualSpacing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comodidades del hogar </w:t>
            </w:r>
          </w:p>
          <w:p w:rsidR="00B15372" w:rsidRPr="005A5FF1" w:rsidRDefault="00B15372" w:rsidP="009478EF">
            <w:pPr>
              <w:numPr>
                <w:ilvl w:val="0"/>
                <w:numId w:val="11"/>
              </w:numPr>
              <w:ind w:left="172" w:hanging="141"/>
              <w:contextualSpacing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úmero de coches en el hogar</w:t>
            </w:r>
          </w:p>
          <w:p w:rsidR="00B15372" w:rsidRPr="005A5FF1" w:rsidRDefault="00B15372" w:rsidP="009478EF">
            <w:pPr>
              <w:pStyle w:val="Prrafodelista"/>
              <w:numPr>
                <w:ilvl w:val="0"/>
                <w:numId w:val="11"/>
              </w:numPr>
              <w:ind w:left="147" w:hanging="147"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ponibilidad de una segunda vivienda para las vacaciones o fines de seman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cáncer, enfermedades cardiovasculares, respiratorias, digestivas y accidentes y causas externa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3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a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oda la población español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+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oblación de 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.593.291 personas-años en España y 3.370.101 en Madri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en España y 140.182 en Madri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lefacción y aire acondicionado; calefacción o aire acondicionado; no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 o más; 1; 0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1570BC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í; no.</w:t>
            </w:r>
          </w:p>
        </w:tc>
      </w:tr>
      <w:tr w:rsidR="005A5FF1" w:rsidRPr="005A5FF1" w:rsidTr="001570BC">
        <w:trPr>
          <w:trHeight w:val="2810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Riqueza material del hogar:  </w:t>
            </w:r>
          </w:p>
          <w:p w:rsidR="00B15372" w:rsidRPr="005A5FF1" w:rsidRDefault="00B15372" w:rsidP="009478EF">
            <w:pPr>
              <w:numPr>
                <w:ilvl w:val="0"/>
                <w:numId w:val="12"/>
              </w:numPr>
              <w:ind w:left="172" w:hanging="141"/>
              <w:contextualSpacing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modidades del hogar</w:t>
            </w:r>
          </w:p>
          <w:p w:rsidR="00B15372" w:rsidRPr="005A5FF1" w:rsidRDefault="00B15372" w:rsidP="009478EF">
            <w:pPr>
              <w:numPr>
                <w:ilvl w:val="0"/>
                <w:numId w:val="12"/>
              </w:numPr>
              <w:ind w:left="172" w:hanging="141"/>
              <w:contextualSpacing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úmero de coches en el hogar</w:t>
            </w:r>
          </w:p>
          <w:p w:rsidR="00B15372" w:rsidRPr="005A5FF1" w:rsidRDefault="00B15372" w:rsidP="009478EF">
            <w:pPr>
              <w:pStyle w:val="Prrafodelista"/>
              <w:numPr>
                <w:ilvl w:val="0"/>
                <w:numId w:val="12"/>
              </w:numPr>
              <w:ind w:left="147" w:hanging="142"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isponibilidad de una segunda vivienda para las vacaciones o fines de seman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cáncer, enfermedades cardiovasculares, respiratorias, digestivas y accidentes y causas externas.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b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0 provincias de 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.593.291 personas-años (69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(51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lefacción y aire acondicionado; calefacción o aire acondicionado; no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 o más; 1; 0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í; no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dicadores que reflejan la riqueza material: </w:t>
            </w:r>
          </w:p>
          <w:p w:rsidR="00B15372" w:rsidRPr="005A5FF1" w:rsidRDefault="00B15372" w:rsidP="009478EF">
            <w:pPr>
              <w:numPr>
                <w:ilvl w:val="0"/>
                <w:numId w:val="13"/>
              </w:numPr>
              <w:ind w:left="172" w:hanging="172"/>
              <w:contextualSpacing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número de habitaciones en el hogar </w:t>
            </w:r>
          </w:p>
          <w:p w:rsidR="00B15372" w:rsidRPr="005A5FF1" w:rsidRDefault="00B15372" w:rsidP="009478EF">
            <w:pPr>
              <w:numPr>
                <w:ilvl w:val="0"/>
                <w:numId w:val="13"/>
              </w:numPr>
              <w:ind w:left="172" w:hanging="172"/>
              <w:contextualSpacing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 xml:space="preserve">superficie del hogar en metros cuadrados </w:t>
            </w:r>
          </w:p>
          <w:p w:rsidR="00B15372" w:rsidRPr="005A5FF1" w:rsidRDefault="00B15372" w:rsidP="009478EF">
            <w:pPr>
              <w:pStyle w:val="Prrafodelista"/>
              <w:numPr>
                <w:ilvl w:val="0"/>
                <w:numId w:val="13"/>
              </w:numPr>
              <w:ind w:left="147" w:hanging="142"/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úmero de coches que pertenecen a los residentes del hogar.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ortalidad por las principales causas de muerte (cáncer, enfermedades </w:t>
            </w:r>
            <w:r w:rsidRPr="005A5FF1">
              <w:rPr>
                <w:sz w:val="18"/>
                <w:szCs w:val="18"/>
              </w:rPr>
              <w:lastRenderedPageBreak/>
              <w:t>cardiovasculares, respiratorias, digestivas, accidentes y otras causas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Reque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cXVlczwvQXV0aG9yPjxZZWFyPjIwMTU8L1llYXI+PFJl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cXVlczwvQXV0aG9yPjxZZWFyPjIwMTU8L1llYXI+PFJl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lastRenderedPageBreak/>
              <w:t>201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2 millones de personas –año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8.012 defunciones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0-4; 5; 6; ≥6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0-69; 70-89; 90-100; ≥100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0; 1; ≥2.</w:t>
            </w:r>
          </w:p>
        </w:tc>
      </w:tr>
      <w:tr w:rsidR="005A5FF1" w:rsidRPr="005A5FF1" w:rsidTr="009478EF">
        <w:trPr>
          <w:trHeight w:val="2774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ndiciones de la vivienda: ausencia de ascensor, agua caliente, calefacción, baño interior, bañera o ducha, habitación individual, lavadora automática, teléfono, si se sienten a menudo con frío.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Zuluag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1bHVhZ2E8L0F1dGhvcj48WWVhcj4yMDExPC9ZZWFyPjxS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p1bHVhZ2E8L0F1dGhvcj48WWVhcj4yMDExPC9ZZWFyPjxS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89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 hospitales españoles (Bilbao, Madrid, Sevilla y Vigo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33 personas hospitalizadas por insuficiencia cardiac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(56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60 defunciones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n todos los servicios; falta de un servicio; falta de 2 o más servicio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450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20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Relación con la actividad laboral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5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20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20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20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20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20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tado fun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Frag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tuación laboral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Fragilidad: limitación de EPOC en 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Álvarez-Gutiérr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sOBbHZhcmV6LUd1dGnDqXJyZXo8L0F1dGhvcj48WWVhcj4y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0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057 pacientes con EPOC (4,6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n paro; baja laboral; pensionista; activo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Dependenci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tuación labor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pendencia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-Domin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919 personas residentes en la comunidad (54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ombres jubilados; mujeres jubiladas; amas de cas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ado de actividad actu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106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lastRenderedPageBreak/>
              <w:t>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 xml:space="preserve">Trabajando; jubilado/a; amas de casa; pensionistas (quienes reciben pensiones de viudedad, invalidez u otras no </w:t>
            </w:r>
            <w:r w:rsidRPr="005A5FF1">
              <w:rPr>
                <w:sz w:val="18"/>
                <w:szCs w:val="18"/>
              </w:rPr>
              <w:lastRenderedPageBreak/>
              <w:t>contributivas)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Situación labor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-Domin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919 personas residentes en la comunidad (54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ombres jubilados; mujeres jubiladas; amas de cas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b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sz w:val="18"/>
              </w:rPr>
              <w:t>Ocupación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Diabetes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Jimenez-Garcia</w:t>
            </w:r>
            <w:r w:rsidRPr="005A5FF1">
              <w:rPr>
                <w:sz w:val="18"/>
              </w:rPr>
              <w:fldChar w:fldCharType="begin">
                <w:fldData xml:space="preserve">PFJlZm1hbj48Q2l0ZT48QXV0aG9yPkppbWVuZXotR2FyY2lhPC9BdXRob3I+PFllYXI+MjAwOTwv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ppbWVuZXotR2FyY2lhPC9BdXRob3I+PFllYXI+MjAwOTwv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37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09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7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</w:rPr>
              <w:t>10.711 personas con EPOC estable, de ellas 1.810 tienen diabetes (24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activo/a; activo/a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tuación labor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úmero de enfermedades crónic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-Domin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919 personas residentes en la comunidad (54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ombres jubilados; mujeres jubiladas; amas de cas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mpleo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Función visu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gudeza visu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Quintan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F1aW50YW5hPC9BdXRob3I+PFllYXI+MjAxMzwvWWVhcj48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F1aW50YW5hPC9BdXRob3I+PFllYXI+MjAxMzwvWWVhcj48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4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715 personas operadas de cataratas (58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mpleado/a; labores del hogar; jubilado/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tuación labor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presión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-Domin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tRG9tw61uZ3VlejwvQXV0aG9yPjxZZWFyPjIwMTY8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6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919 personas residentes en la comunidad (54,7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Hombres jubilados; mujeres jubiladas; amas de cas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Calidad de v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tado de actividad actu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VRS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in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pbm88L0F1dGhvcj48WWVhcj4yMDE0PC9ZZWFyPjxSZWNO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5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106 personas residentes en la comunidad (56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rabajando; jubilado/a; amas de casa; pensionistas (quienes reciben pensiones de viudedad, invalidez u otras no contributiva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450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Medidas mixtas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5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 xml:space="preserve">Combinación entre relación con la actividad y ocupación 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Karlsdotter</w: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8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7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6.259 personas (56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mpresario/a; asalariado/a; parado/a; jubilado/a; otro, inactividad.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bilidad 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Índice de exposición acumulativa</w:t>
            </w:r>
            <w:r w:rsidR="005A5FF1">
              <w:rPr>
                <w:sz w:val="18"/>
                <w:szCs w:val="18"/>
              </w:rPr>
              <w:t xml:space="preserve"> </w:t>
            </w:r>
            <w:r w:rsidRPr="005A5FF1">
              <w:rPr>
                <w:sz w:val="18"/>
                <w:szCs w:val="18"/>
              </w:rPr>
              <w:t xml:space="preserve">a lo </w:t>
            </w:r>
            <w:r w:rsidRPr="005A5FF1">
              <w:rPr>
                <w:sz w:val="18"/>
                <w:szCs w:val="18"/>
              </w:rPr>
              <w:lastRenderedPageBreak/>
              <w:t>largo de la vida combinando cinco indicadores de riesgo: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baja en la infancia, nivel de estudios bajo, clase social baja de adulto, inactividad física y obesidad general en la vida adult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índrome metabólico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Componentes del </w:t>
            </w:r>
            <w:r w:rsidRPr="005A5FF1">
              <w:rPr>
                <w:sz w:val="18"/>
                <w:szCs w:val="18"/>
              </w:rPr>
              <w:lastRenderedPageBreak/>
              <w:t xml:space="preserve">síndrome metabólico: 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-Obesidad abdomin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-Presión arteri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elevada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-Diabetes mellitus tipo 2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3PC9ZZWFyPjxS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A3PC9ZZWFyPjxS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2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200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.009 personas residentes en la comunida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 xml:space="preserve">Número de factores de riesgo: 0 a 5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ombinación de relación con actividad laboral y ocupación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ndimiento cognitivo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Gonzalez</w: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REFMGR.CITE </w:instrText>
            </w:r>
            <w:r w:rsidRPr="005A5FF1">
              <w:rPr>
                <w:sz w:val="18"/>
                <w:szCs w:val="18"/>
                <w:lang w:val="en-US"/>
              </w:rPr>
              <w:fldChar w:fldCharType="begin">
                <w:fldData xml:space="preserve">PFJlZm1hbj48Q2l0ZT48QXV0aG9yPkdvbnphbGV6PC9BdXRob3I+PFllYXI+MjAxNzwvWWVhcj48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</w:fldData>
              </w:fldChar>
            </w:r>
            <w:r w:rsidRPr="005A5FF1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  <w:r w:rsidRPr="005A5FF1">
              <w:rPr>
                <w:sz w:val="18"/>
                <w:szCs w:val="18"/>
                <w:lang w:val="en-US"/>
              </w:rPr>
            </w:r>
            <w:r w:rsidRPr="005A5FF1">
              <w:rPr>
                <w:sz w:val="18"/>
                <w:szCs w:val="18"/>
                <w:lang w:val="en-US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  <w:lang w:val="en-US"/>
              </w:rPr>
              <w:t>81</w:t>
            </w:r>
            <w:r w:rsidRPr="005A5FF1">
              <w:rPr>
                <w:sz w:val="18"/>
                <w:szCs w:val="18"/>
                <w:lang w:val="en-US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7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 xml:space="preserve">España 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832 personas (49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 sin diagnóstico de enfermedad relacionada con la memoria, Parkinson o depresión, con puntuación de 24 o superior en la versión española de Mini-Mental State</w:t>
            </w:r>
            <w:r w:rsidR="005A5FF1">
              <w:rPr>
                <w:sz w:val="18"/>
                <w:szCs w:val="18"/>
              </w:rPr>
              <w:t xml:space="preserve"> </w:t>
            </w:r>
            <w:bookmarkStart w:id="0" w:name="_GoBack"/>
            <w:bookmarkEnd w:id="0"/>
            <w:r w:rsidRPr="005A5FF1">
              <w:rPr>
                <w:sz w:val="18"/>
                <w:szCs w:val="18"/>
              </w:rPr>
              <w:t>Examination 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sempleado/a; trabajador/a no cualificado/a; labores del hogar; trabajador/a cualificado/a; trabajador/a técnico/a, maestro/a, profesión liberal, gestor/a; profesorado y ejecutivo/a de alto nivel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lase social a partir del nivel educativo y la condición socioeconómic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ienestar emocion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rieto-Flores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yaWV0by1GbG9yZXM8L0F1dGhvcj48WWVhcj4yMDA4PC9Z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lcmNlaXZl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ByaWV0by1GbG9yZXM8L0F1dGhvcj48WWVhcj4yMDA4PC9Z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36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0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79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a; media baja; media; media alta/baja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Calidad de v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rPr>
          <w:trHeight w:val="876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Recursos económicos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odriguez-Rodriguez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JpZ3Vlei1Sb2RyaWd1ZXo8L0F1dGhvcj48WWVhcj4y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 (comunidad autónoma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99 personas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ptimistas con base económica (bienestar); optimistas sin base económica (adaptación); pesimistas sin base económica (privación); pesimistas con base económica (disonancia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88795F" w:rsidP="009478EF">
            <w:pPr>
              <w:rPr>
                <w:b/>
                <w:i/>
                <w:sz w:val="18"/>
                <w:szCs w:val="18"/>
              </w:rPr>
            </w:pPr>
            <w:r w:rsidRPr="005A5FF1">
              <w:rPr>
                <w:b/>
                <w:i/>
                <w:sz w:val="20"/>
                <w:szCs w:val="18"/>
              </w:rPr>
              <w:t>Ecológico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BFBFBF" w:themeFill="background1" w:themeFillShade="BF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27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Índices simples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3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 xml:space="preserve">Desigualdad de renta: índice de </w:t>
            </w:r>
            <w:r w:rsidRPr="005A5FF1">
              <w:rPr>
                <w:sz w:val="18"/>
              </w:rPr>
              <w:lastRenderedPageBreak/>
              <w:t>Gini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Karlsdotter</w: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8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7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6.259 personas (56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ta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88795F">
        <w:trPr>
          <w:trHeight w:val="572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gresos familiares de la municipalidad disponibles per cápit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Mortalidad por neumonía adquirida en la comunidad tras 30 días de hospitalización 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zquierd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cXVpZXJkbzwvQXV0aG9yPjxZZWFyPjIwMTA8L1llYXI+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cXVpZXJkbzwvQXV0aG9yPjxZZWFyPjIwMTA8L1llYXI+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42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ragón, Cataluña y Galici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651 personas hospitalizadas por neumonía y residentes en la comunidad (37,9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jos (≤12.500 €); altos (&gt;12.500 €).</w:t>
            </w:r>
          </w:p>
        </w:tc>
      </w:tr>
      <w:tr w:rsidR="005A5FF1" w:rsidRPr="005A5FF1" w:rsidTr="0088795F">
        <w:trPr>
          <w:trHeight w:val="2267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Inversión en capital humano: porcentaje de población ≥25 años con educación universitaria </w:t>
            </w:r>
          </w:p>
          <w:p w:rsidR="00B15372" w:rsidRPr="005A5FF1" w:rsidRDefault="00B15372" w:rsidP="0088795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rivación: tasa de desempleados/as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88795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cáncer, enfermedades cardiovasculares, respiratorias, digestivas y accidentes y causas externa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jwvUmVjTnVtPjxJRFRleHQ+QXJlYS1sZXZlbCBzb2Npb2Vjb25vbWljIGNvbnRl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3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a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Toda la población español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+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oblación de Madri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.593.291 personas-años en España y 3.370.101 en Madrid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en España y 140.182 en Madri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uartile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uartiles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esigualdades en ingreso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Ingresos per cápit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cáncer, enfermedades cardiovasculares, respiratorias, digestivas y accidentes y causas externas.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egidor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lZ2lkb3I8L0F1dGhvcj48WWVhcj4yMDE1PC9ZZWFyPjxS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7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5b</w:t>
            </w:r>
          </w:p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50 provincias de Espa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1.593.291 personas-años (69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.903.593 defunciones (51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&lt; 0,278; 0,278-0,294; 0,295-0,303; &gt;0,303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&gt;18.000 €; 15.001-18.000 €; 12.900-15.000 €; &lt;12.900 €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278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20"/>
                <w:szCs w:val="18"/>
              </w:rPr>
              <w:t>Índices compuestos (n</w:t>
            </w:r>
            <w:r w:rsidR="005A5FF1">
              <w:rPr>
                <w:b/>
                <w:sz w:val="20"/>
                <w:szCs w:val="18"/>
              </w:rPr>
              <w:t xml:space="preserve"> = </w:t>
            </w:r>
            <w:r w:rsidRPr="005A5FF1">
              <w:rPr>
                <w:b/>
                <w:sz w:val="20"/>
                <w:szCs w:val="18"/>
              </w:rPr>
              <w:t>7)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percib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</w:rPr>
            </w:pPr>
            <w:r w:rsidRPr="005A5FF1">
              <w:rPr>
                <w:sz w:val="18"/>
              </w:rPr>
              <w:t>Bienestar per cápita regional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Karlsdotter</w: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REFMGR.CITE </w:instrText>
            </w:r>
            <w:r w:rsidRPr="005A5FF1">
              <w:rPr>
                <w:sz w:val="18"/>
              </w:rPr>
              <w:fldChar w:fldCharType="begin">
                <w:fldData xml:space="preserve">PFJlZm1hbj48Q2l0ZT48QXV0aG9yPkthcmxzZG90dGVyPC9BdXRob3I+PFllYXI+MjAxMTwvWWVh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</w:fldData>
              </w:fldChar>
            </w:r>
            <w:r w:rsidRPr="005A5FF1">
              <w:rPr>
                <w:sz w:val="18"/>
              </w:rPr>
              <w:instrText xml:space="preserve"> ADDIN EN.CITE.DATA </w:instrText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end"/>
            </w:r>
            <w:r w:rsidRPr="005A5FF1">
              <w:rPr>
                <w:sz w:val="18"/>
              </w:rPr>
            </w:r>
            <w:r w:rsidRPr="005A5FF1">
              <w:rPr>
                <w:sz w:val="18"/>
              </w:rPr>
              <w:fldChar w:fldCharType="separate"/>
            </w:r>
            <w:r w:rsidRPr="005A5FF1">
              <w:rPr>
                <w:noProof/>
                <w:sz w:val="18"/>
                <w:vertAlign w:val="superscript"/>
              </w:rPr>
              <w:t>48</w:t>
            </w:r>
            <w:r w:rsidRPr="005A5FF1">
              <w:rPr>
                <w:sz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201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17 comunidades autónomas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</w:rPr>
              <w:t>6.259 personas (56,4</w:t>
            </w:r>
            <w:r w:rsidR="005A5FF1">
              <w:rPr>
                <w:sz w:val="18"/>
              </w:rPr>
              <w:t>%</w:t>
            </w:r>
            <w:r w:rsidRPr="005A5FF1">
              <w:rPr>
                <w:sz w:val="18"/>
              </w:rPr>
              <w:t xml:space="preserve"> 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ariable continua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ivel de desarrollo socioeconómico de la región de residenci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lastRenderedPageBreak/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ís Vasco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avarr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dalucí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urci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ís Vasco: 245 personas (58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avarra: 393 personas (67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Andalucía: 543 personas </w:t>
            </w:r>
            <w:r w:rsidRPr="005A5FF1">
              <w:rPr>
                <w:sz w:val="18"/>
                <w:szCs w:val="18"/>
              </w:rPr>
              <w:lastRenderedPageBreak/>
              <w:t>(68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urcia: 421 personas (68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un empleo remunerado 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lastRenderedPageBreak/>
              <w:t>Alto; bajo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bi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2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Índice de privación: considera el porcentaje de trabajadores/as manuales, desempleo, empleo temporal, y bajo nivel educativo en general y en población joven (16-29 años).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ultimorbi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ruet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ydWV0YTwvQXV0aG9yPjxZZWFyPjIwMTM8L1llYXI+PFJl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ydWV0YTwvQXV0aG9yPjxZZWFyPjIwMTM8L1llYXI+PFJl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1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Oruet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ydWV0YTwvQXV0aG9yPjxZZWFyPjIwMTQ8L1llYXI+PFJl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9ydWV0YTwvQXV0aG9yPjxZZWFyPjIwMTQ8L1llYXI+PFJl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4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3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ís Vasco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452.698 personas (57,5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Quintil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Índice de privación (MEDEA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ultimorbilidad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Violan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pb2zDoW48L0F1dGhvcj48WWVhcj4yMDE0PC9ZZWFyPjxS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Zpb2zDoW48L0F1dGhvcj48WWVhcj4yMDE0PC9ZZWFyPjxS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7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4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ataluñ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266.813 personas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(57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 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  <w:lang w:val="en-US"/>
              </w:rPr>
              <w:t>Quintil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Salud mental y emocional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ivel de desarrollo socioeconómico de la región de residencia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alud menta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ued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1ZWRhPC9BdXRob3I+PFllYXI+MjAxMjwvWWVhcj48UmVj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58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ís Vasco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avarr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dalucía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urcia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ís Vasco: 245 personas (58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Navarra: 393 personas (67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ndalucía: 543 personas (68,3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urcia: 421 personas (68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Sin un empleo remunerado y residentes en la comunidad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Alto; bajo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ta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9478EF" w:rsidRPr="005A5FF1" w:rsidRDefault="009478EF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Mortalidad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3)</w:t>
            </w:r>
          </w:p>
        </w:tc>
      </w:tr>
      <w:tr w:rsidR="005A5FF1" w:rsidRPr="005A5FF1" w:rsidTr="009478EF">
        <w:trPr>
          <w:trHeight w:val="781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Privación socioeconómica a partir de </w:t>
            </w:r>
            <w:r w:rsidRPr="005A5FF1">
              <w:rPr>
                <w:sz w:val="18"/>
                <w:szCs w:val="18"/>
              </w:rPr>
              <w:lastRenderedPageBreak/>
              <w:t>indicadores de desempleo e instrucción insuficiente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 todas las causa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Dalmau-Buen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RhbG1hdS1CdWVubzwvQXV0aG9yPjxZZWFyPjIwMTA8L1ll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RhbG1hdS1CdWVubzwvQXV0aG9yPjxZZWFyPjIwMTA8L1ll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99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celona ciudad: áreas básicas de salud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336.241 defunciones (50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Cuartiles.</w:t>
            </w:r>
          </w:p>
        </w:tc>
      </w:tr>
      <w:tr w:rsidR="005A5FF1" w:rsidRPr="005A5FF1" w:rsidTr="009478EF">
        <w:trPr>
          <w:trHeight w:val="2833"/>
        </w:trPr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Privación socioeconómica. El índice considera desempleo, bajo nivel educacional, bajo nivel de educación en jóvenes, trabajadores manuales y trabajadores eventuales 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total y por causas específicas</w:t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Izc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Y28gR2/DsWk8L0F1dGhvcj48WWVhcj4yMDEzPC9ZZWFy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Y28gR2/DsWk8L0F1dGhvcj48WWVhcj4yMDEzPC9ZZWFy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00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Pamplona y Logroño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mplona: 15.305 personas fallecidas (51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Logroño: 10.262 personas fallecidas (50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Quintiles.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Índice de privación (MEDEA): incluye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de trabajadores manuales,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de desempleo,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de trabajadores temporales,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de nivel educativo bajo, y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de nivel educativo bajo en población joven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ortalidad por todas las causas.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Rodriguez-Fonseca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tRm9uc2VjYTwvQXV0aG9yPjxZZWFyPjIw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lJvZHLDrWd1ZXotRm9uc2VjYTwvQXV0aG9yPjxZZWFyPjIw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62</w:t>
            </w:r>
            <w:r w:rsidRPr="005A5FF1">
              <w:rPr>
                <w:sz w:val="18"/>
                <w:szCs w:val="18"/>
              </w:rPr>
              <w:fldChar w:fldCharType="end"/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013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tabs>
                <w:tab w:val="left" w:pos="720"/>
              </w:tabs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celona y</w:t>
            </w:r>
          </w:p>
          <w:p w:rsidR="009478EF" w:rsidRPr="005A5FF1" w:rsidRDefault="009478EF" w:rsidP="009478EF">
            <w:pPr>
              <w:tabs>
                <w:tab w:val="left" w:pos="720"/>
              </w:tabs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</w:t>
            </w:r>
            <w:r w:rsidRPr="005A5FF1">
              <w:rPr>
                <w:sz w:val="18"/>
                <w:szCs w:val="18"/>
              </w:rPr>
              <w:tab/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(ciudades)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Barcelona: 3.936.250 personas (61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163.350 defunciones (54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Madrid: 6.801.499 personas (61,1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260.513 defunciones (53,0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478EF" w:rsidRPr="005A5FF1" w:rsidRDefault="009478EF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Quintiles. </w:t>
            </w: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8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b/>
                <w:sz w:val="18"/>
                <w:szCs w:val="18"/>
              </w:rPr>
            </w:pPr>
            <w:r w:rsidRPr="005A5FF1">
              <w:rPr>
                <w:b/>
                <w:sz w:val="18"/>
                <w:szCs w:val="18"/>
              </w:rPr>
              <w:t>Esperanza de vida (n</w:t>
            </w:r>
            <w:r w:rsidR="005A5FF1">
              <w:rPr>
                <w:b/>
                <w:sz w:val="18"/>
                <w:szCs w:val="18"/>
              </w:rPr>
              <w:t xml:space="preserve"> = </w:t>
            </w:r>
            <w:r w:rsidRPr="005A5FF1">
              <w:rPr>
                <w:b/>
                <w:sz w:val="18"/>
                <w:szCs w:val="18"/>
              </w:rPr>
              <w:t>1)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23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</w:tr>
      <w:tr w:rsidR="005A5FF1" w:rsidRPr="005A5FF1" w:rsidTr="009478EF">
        <w:tc>
          <w:tcPr>
            <w:tcW w:w="16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 xml:space="preserve">Privación socioeconómica. El índice considera desempleo, bajo nivel educacional, bajo nivel de educación en jóvenes, trabajadores </w:t>
            </w:r>
            <w:r w:rsidRPr="005A5FF1">
              <w:rPr>
                <w:sz w:val="18"/>
                <w:szCs w:val="18"/>
              </w:rPr>
              <w:lastRenderedPageBreak/>
              <w:t>manuales y trabajadores eventuales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Izco</w: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Y28gR2/DsWk8L0F1dGhvcj48WWVhcj4yMDEzPC9ZZWFy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REFMGR.CITE </w:instrText>
            </w:r>
            <w:r w:rsidRPr="005A5FF1">
              <w:rPr>
                <w:sz w:val="18"/>
                <w:szCs w:val="18"/>
              </w:rPr>
              <w:fldChar w:fldCharType="begin">
                <w:fldData xml:space="preserve">PFJlZm1hbj48Q2l0ZT48QXV0aG9yPkl6Y28gR2/DsWk8L0F1dGhvcj48WWVhcj4yMDEzPC9ZZWFy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==
</w:fldData>
              </w:fldChar>
            </w:r>
            <w:r w:rsidRPr="005A5FF1">
              <w:rPr>
                <w:sz w:val="18"/>
                <w:szCs w:val="18"/>
              </w:rPr>
              <w:instrText xml:space="preserve"> ADDIN EN.CITE.DATA </w:instrText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end"/>
            </w:r>
            <w:r w:rsidRPr="005A5FF1">
              <w:rPr>
                <w:sz w:val="18"/>
                <w:szCs w:val="18"/>
              </w:rPr>
            </w:r>
            <w:r w:rsidRPr="005A5FF1">
              <w:rPr>
                <w:sz w:val="18"/>
                <w:szCs w:val="18"/>
              </w:rPr>
              <w:fldChar w:fldCharType="separate"/>
            </w:r>
            <w:r w:rsidRPr="005A5FF1">
              <w:rPr>
                <w:noProof/>
                <w:sz w:val="18"/>
                <w:szCs w:val="18"/>
                <w:vertAlign w:val="superscript"/>
              </w:rPr>
              <w:t>100</w:t>
            </w:r>
            <w:r w:rsidRPr="005A5FF1">
              <w:rPr>
                <w:sz w:val="18"/>
                <w:szCs w:val="18"/>
              </w:rPr>
              <w:fldChar w:fldCharType="end"/>
            </w:r>
          </w:p>
        </w:tc>
        <w:tc>
          <w:tcPr>
            <w:tcW w:w="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20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  <w:lang w:val="en-US"/>
              </w:rPr>
            </w:pPr>
            <w:r w:rsidRPr="005A5FF1">
              <w:rPr>
                <w:sz w:val="18"/>
                <w:szCs w:val="18"/>
              </w:rPr>
              <w:t>Pamplona y Logroño</w:t>
            </w:r>
          </w:p>
        </w:tc>
        <w:tc>
          <w:tcPr>
            <w:tcW w:w="23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Pamplona: 15.305 personas fallecidas (51,8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Logroño: 10.262 personas fallecidas (50,4</w:t>
            </w:r>
            <w:r w:rsidR="005A5FF1">
              <w:rPr>
                <w:sz w:val="18"/>
                <w:szCs w:val="18"/>
              </w:rPr>
              <w:t>%</w:t>
            </w:r>
            <w:r w:rsidRPr="005A5FF1">
              <w:rPr>
                <w:sz w:val="18"/>
                <w:szCs w:val="18"/>
              </w:rPr>
              <w:t xml:space="preserve"> mujeres)</w:t>
            </w:r>
          </w:p>
          <w:p w:rsidR="00B15372" w:rsidRPr="005A5FF1" w:rsidRDefault="00B15372" w:rsidP="009478EF">
            <w:pPr>
              <w:rPr>
                <w:sz w:val="18"/>
                <w:szCs w:val="18"/>
              </w:rPr>
            </w:pPr>
          </w:p>
        </w:tc>
        <w:tc>
          <w:tcPr>
            <w:tcW w:w="48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15372" w:rsidRPr="005A5FF1" w:rsidRDefault="00B15372" w:rsidP="009478EF">
            <w:pPr>
              <w:rPr>
                <w:sz w:val="18"/>
                <w:szCs w:val="18"/>
              </w:rPr>
            </w:pPr>
            <w:r w:rsidRPr="005A5FF1">
              <w:rPr>
                <w:sz w:val="18"/>
                <w:szCs w:val="18"/>
              </w:rPr>
              <w:t>Quintiles.</w:t>
            </w:r>
          </w:p>
        </w:tc>
      </w:tr>
    </w:tbl>
    <w:p w:rsidR="00B15372" w:rsidRPr="005A5FF1" w:rsidRDefault="00B15372"/>
    <w:p w:rsidR="00B15372" w:rsidRPr="005A5FF1" w:rsidRDefault="00B15372" w:rsidP="00B15372">
      <w:pPr>
        <w:jc w:val="both"/>
      </w:pPr>
      <w:r w:rsidRPr="005A5FF1">
        <w:rPr>
          <w:sz w:val="24"/>
          <w:szCs w:val="24"/>
        </w:rPr>
        <w:t>ABVD: actividades básicas de la vida diaria; AD: actividades diarias; AIVD: actividades instrumentales de la vida diaria; CVRS: calidad de vida relacionada con la salud; EPOC: enfermedad pulmonar obstructiva crónica; ISCED: Clasificación International Normalizada de la Educación (acrónimo en inglés).</w:t>
      </w:r>
    </w:p>
    <w:sectPr w:rsidR="00B15372" w:rsidRPr="005A5FF1" w:rsidSect="00B15372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524979"/>
    <w:multiLevelType w:val="hybridMultilevel"/>
    <w:tmpl w:val="BFE658DA"/>
    <w:lvl w:ilvl="0" w:tplc="E28CD9AC">
      <w:start w:val="1"/>
      <w:numFmt w:val="bullet"/>
      <w:lvlText w:val=""/>
      <w:lvlJc w:val="left"/>
      <w:pPr>
        <w:ind w:left="502" w:hanging="360"/>
      </w:pPr>
      <w:rPr>
        <w:rFonts w:ascii="Wingdings 3" w:hAnsi="Wingdings 3" w:hint="default"/>
      </w:rPr>
    </w:lvl>
    <w:lvl w:ilvl="1" w:tplc="0C0A0003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abstractNum w:abstractNumId="1" w15:restartNumberingAfterBreak="0">
    <w:nsid w:val="0E9C3B70"/>
    <w:multiLevelType w:val="hybridMultilevel"/>
    <w:tmpl w:val="569E69B6"/>
    <w:lvl w:ilvl="0" w:tplc="087CEFC2">
      <w:start w:val="1"/>
      <w:numFmt w:val="lowerRoman"/>
      <w:lvlText w:val="%1)"/>
      <w:lvlJc w:val="left"/>
      <w:pPr>
        <w:ind w:left="1080" w:hanging="720"/>
      </w:pPr>
      <w:rPr>
        <w:rFonts w:asciiTheme="minorHAnsi" w:eastAsiaTheme="minorHAnsi" w:hAnsiTheme="minorHAnsi" w:cstheme="minorBidi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04430B"/>
    <w:multiLevelType w:val="hybridMultilevel"/>
    <w:tmpl w:val="4AA88768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CB5B18"/>
    <w:multiLevelType w:val="hybridMultilevel"/>
    <w:tmpl w:val="BA5611A2"/>
    <w:lvl w:ilvl="0" w:tplc="58D2DB1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5608D4"/>
    <w:multiLevelType w:val="hybridMultilevel"/>
    <w:tmpl w:val="97BC828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1777D8"/>
    <w:multiLevelType w:val="hybridMultilevel"/>
    <w:tmpl w:val="C6043F7C"/>
    <w:lvl w:ilvl="0" w:tplc="0C0A0017">
      <w:start w:val="8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925ECC"/>
    <w:multiLevelType w:val="hybridMultilevel"/>
    <w:tmpl w:val="39D2A602"/>
    <w:lvl w:ilvl="0" w:tplc="2B629F4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E23147"/>
    <w:multiLevelType w:val="hybridMultilevel"/>
    <w:tmpl w:val="446C5E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8840F5F"/>
    <w:multiLevelType w:val="hybridMultilevel"/>
    <w:tmpl w:val="217625BE"/>
    <w:lvl w:ilvl="0" w:tplc="076AC57E">
      <w:start w:val="9"/>
      <w:numFmt w:val="lowerLetter"/>
      <w:lvlText w:val="%1)"/>
      <w:lvlJc w:val="left"/>
      <w:pPr>
        <w:ind w:left="720" w:hanging="36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454B1B"/>
    <w:multiLevelType w:val="hybridMultilevel"/>
    <w:tmpl w:val="4A54E3A0"/>
    <w:lvl w:ilvl="0" w:tplc="C1987086">
      <w:start w:val="2"/>
      <w:numFmt w:val="lowerRoman"/>
      <w:lvlText w:val="%1)"/>
      <w:lvlJc w:val="left"/>
      <w:pPr>
        <w:ind w:left="1080" w:hanging="72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3A6130B"/>
    <w:multiLevelType w:val="hybridMultilevel"/>
    <w:tmpl w:val="710098BA"/>
    <w:lvl w:ilvl="0" w:tplc="19EE1622">
      <w:start w:val="9"/>
      <w:numFmt w:val="lowerLetter"/>
      <w:lvlText w:val="%1)"/>
      <w:lvlJc w:val="left"/>
      <w:pPr>
        <w:ind w:left="720" w:hanging="36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4D57C63"/>
    <w:multiLevelType w:val="hybridMultilevel"/>
    <w:tmpl w:val="EE5E253E"/>
    <w:lvl w:ilvl="0" w:tplc="D46A8500">
      <w:start w:val="5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71316E3"/>
    <w:multiLevelType w:val="hybridMultilevel"/>
    <w:tmpl w:val="1C8C82C2"/>
    <w:lvl w:ilvl="0" w:tplc="006CAA92">
      <w:start w:val="1"/>
      <w:numFmt w:val="lowerRoman"/>
      <w:lvlText w:val="%1)"/>
      <w:lvlJc w:val="left"/>
      <w:pPr>
        <w:ind w:left="1080" w:hanging="72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AAF17FF"/>
    <w:multiLevelType w:val="hybridMultilevel"/>
    <w:tmpl w:val="C6043F7C"/>
    <w:lvl w:ilvl="0" w:tplc="0C0A0017">
      <w:start w:val="8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BCD5ED6"/>
    <w:multiLevelType w:val="hybridMultilevel"/>
    <w:tmpl w:val="6B760DDC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F847449"/>
    <w:multiLevelType w:val="hybridMultilevel"/>
    <w:tmpl w:val="FF503718"/>
    <w:lvl w:ilvl="0" w:tplc="3EBAD2DC">
      <w:start w:val="1"/>
      <w:numFmt w:val="lowerLetter"/>
      <w:lvlText w:val="%1)"/>
      <w:lvlJc w:val="left"/>
      <w:pPr>
        <w:ind w:left="720" w:hanging="36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83D0A3F"/>
    <w:multiLevelType w:val="hybridMultilevel"/>
    <w:tmpl w:val="599299D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BD01C64"/>
    <w:multiLevelType w:val="hybridMultilevel"/>
    <w:tmpl w:val="C04E0F0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D2F3DA5"/>
    <w:multiLevelType w:val="hybridMultilevel"/>
    <w:tmpl w:val="9DAEADA8"/>
    <w:lvl w:ilvl="0" w:tplc="37CAB4AC">
      <w:start w:val="1"/>
      <w:numFmt w:val="upperRoman"/>
      <w:lvlText w:val="%1)"/>
      <w:lvlJc w:val="left"/>
      <w:pPr>
        <w:ind w:left="1080" w:hanging="720"/>
      </w:pPr>
      <w:rPr>
        <w:rFonts w:hint="default"/>
        <w:b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4"/>
  </w:num>
  <w:num w:numId="3">
    <w:abstractNumId w:val="13"/>
  </w:num>
  <w:num w:numId="4">
    <w:abstractNumId w:val="5"/>
  </w:num>
  <w:num w:numId="5">
    <w:abstractNumId w:val="15"/>
  </w:num>
  <w:num w:numId="6">
    <w:abstractNumId w:val="18"/>
  </w:num>
  <w:num w:numId="7">
    <w:abstractNumId w:val="12"/>
  </w:num>
  <w:num w:numId="8">
    <w:abstractNumId w:val="6"/>
  </w:num>
  <w:num w:numId="9">
    <w:abstractNumId w:val="16"/>
  </w:num>
  <w:num w:numId="10">
    <w:abstractNumId w:val="11"/>
  </w:num>
  <w:num w:numId="11">
    <w:abstractNumId w:val="7"/>
  </w:num>
  <w:num w:numId="12">
    <w:abstractNumId w:val="4"/>
  </w:num>
  <w:num w:numId="13">
    <w:abstractNumId w:val="17"/>
  </w:num>
  <w:num w:numId="14">
    <w:abstractNumId w:val="0"/>
  </w:num>
  <w:num w:numId="15">
    <w:abstractNumId w:val="2"/>
  </w:num>
  <w:num w:numId="16">
    <w:abstractNumId w:val="10"/>
  </w:num>
  <w:num w:numId="17">
    <w:abstractNumId w:val="1"/>
  </w:num>
  <w:num w:numId="18">
    <w:abstractNumId w:val="8"/>
  </w:num>
  <w:num w:numId="19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15372"/>
    <w:rsid w:val="001570BC"/>
    <w:rsid w:val="0018116D"/>
    <w:rsid w:val="001F4A27"/>
    <w:rsid w:val="00426FB2"/>
    <w:rsid w:val="005A5FF1"/>
    <w:rsid w:val="0088795F"/>
    <w:rsid w:val="009478EF"/>
    <w:rsid w:val="00B15372"/>
    <w:rsid w:val="00B2101A"/>
    <w:rsid w:val="00B55CAC"/>
    <w:rsid w:val="00C147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33EBA1"/>
  <w15:docId w15:val="{44DF166A-F127-4B42-9AE0-045146E3DB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15372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B153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15372"/>
    <w:rPr>
      <w:rFonts w:ascii="Segoe UI" w:hAnsi="Segoe UI" w:cs="Segoe UI"/>
      <w:sz w:val="18"/>
      <w:szCs w:val="18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B1537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B15372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B15372"/>
    <w:rPr>
      <w:vertAlign w:val="superscript"/>
    </w:rPr>
  </w:style>
  <w:style w:type="paragraph" w:styleId="Prrafodelista">
    <w:name w:val="List Paragraph"/>
    <w:basedOn w:val="Normal"/>
    <w:uiPriority w:val="34"/>
    <w:qFormat/>
    <w:rsid w:val="00B15372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B15372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B15372"/>
    <w:pPr>
      <w:spacing w:after="200"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B15372"/>
    <w:rPr>
      <w:sz w:val="20"/>
      <w:szCs w:val="20"/>
    </w:rPr>
  </w:style>
  <w:style w:type="table" w:styleId="Tablaconcuadrcula">
    <w:name w:val="Table Grid"/>
    <w:basedOn w:val="Tablanormal"/>
    <w:uiPriority w:val="39"/>
    <w:rsid w:val="00B153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B15372"/>
    <w:pPr>
      <w:spacing w:after="160"/>
    </w:pPr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B15372"/>
    <w:rPr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B1537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B15372"/>
  </w:style>
  <w:style w:type="paragraph" w:styleId="Piedepgina">
    <w:name w:val="footer"/>
    <w:basedOn w:val="Normal"/>
    <w:link w:val="PiedepginaCar"/>
    <w:uiPriority w:val="99"/>
    <w:unhideWhenUsed/>
    <w:rsid w:val="00B1537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B15372"/>
  </w:style>
  <w:style w:type="character" w:styleId="Hipervnculo">
    <w:name w:val="Hyperlink"/>
    <w:basedOn w:val="Fuentedeprrafopredeter"/>
    <w:uiPriority w:val="99"/>
    <w:unhideWhenUsed/>
    <w:rsid w:val="00B15372"/>
    <w:rPr>
      <w:color w:val="0563C1" w:themeColor="hyperlink"/>
      <w:u w:val="single"/>
    </w:rPr>
  </w:style>
  <w:style w:type="paragraph" w:styleId="Revisin">
    <w:name w:val="Revision"/>
    <w:hidden/>
    <w:uiPriority w:val="99"/>
    <w:semiHidden/>
    <w:rsid w:val="00B1537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8</Pages>
  <Words>7746</Words>
  <Characters>50120</Characters>
  <Application>Microsoft Office Word</Application>
  <DocSecurity>0</DocSecurity>
  <Lines>5012</Lines>
  <Paragraphs>175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PV/EHU</Company>
  <LinksUpToDate>false</LinksUpToDate>
  <CharactersWithSpaces>56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abel maria MOSQUERA</dc:creator>
  <cp:lastModifiedBy>carmen company</cp:lastModifiedBy>
  <cp:revision>3</cp:revision>
  <dcterms:created xsi:type="dcterms:W3CDTF">2018-11-13T11:46:00Z</dcterms:created>
  <dcterms:modified xsi:type="dcterms:W3CDTF">2018-11-20T13:18:00Z</dcterms:modified>
</cp:coreProperties>
</file>